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77777777" w:rsidR="004A2BA6" w:rsidRPr="003059C8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Igor</w:t>
      </w:r>
      <w:r w:rsidR="008C296B" w:rsidRPr="003059C8">
        <w:rPr>
          <w:rFonts w:ascii="NeueHaasGroteskDisp Pro Md" w:hAnsi="NeueHaasGroteskDisp Pro Md"/>
          <w:bCs/>
          <w:sz w:val="22"/>
          <w:szCs w:val="22"/>
          <w:lang w:val="en-US"/>
        </w:rPr>
        <w:t xml:space="preserve"> </w:t>
      </w:r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Grossmann</w:t>
      </w:r>
      <w:r w:rsidR="006E200E" w:rsidRPr="003059C8">
        <w:rPr>
          <w:rFonts w:ascii="NeueHaasGroteskDisp Pro Md" w:hAnsi="NeueHaasGroteskDisp Pro Md"/>
          <w:bCs/>
          <w:sz w:val="22"/>
          <w:szCs w:val="22"/>
          <w:lang w:val="en-US"/>
        </w:rPr>
        <w:t>, Ph. D.</w:t>
      </w:r>
    </w:p>
    <w:tbl>
      <w:tblPr>
        <w:tblW w:w="10038" w:type="dxa"/>
        <w:tblLook w:val="01E0" w:firstRow="1" w:lastRow="1" w:firstColumn="1" w:lastColumn="1" w:noHBand="0" w:noVBand="0"/>
      </w:tblPr>
      <w:tblGrid>
        <w:gridCol w:w="4062"/>
        <w:gridCol w:w="5976"/>
      </w:tblGrid>
      <w:tr w:rsidR="004A2BA6" w:rsidRPr="001A4386" w14:paraId="178E2783" w14:textId="77777777" w:rsidTr="00F73CB0">
        <w:trPr>
          <w:trHeight w:val="825"/>
        </w:trPr>
        <w:tc>
          <w:tcPr>
            <w:tcW w:w="4062" w:type="dxa"/>
          </w:tcPr>
          <w:p w14:paraId="7CE4B433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epartment of Psychology</w:t>
            </w:r>
          </w:p>
          <w:p w14:paraId="6F43E156" w14:textId="77777777" w:rsidR="006E200E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Waterloo</w:t>
            </w:r>
          </w:p>
          <w:p w14:paraId="3A2C45FE" w14:textId="77777777" w:rsidR="000E68EF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 University Avenue West</w:t>
            </w:r>
          </w:p>
          <w:p w14:paraId="4C2411C3" w14:textId="77777777" w:rsidR="004A2BA6" w:rsidRPr="003059C8" w:rsidRDefault="006E200E" w:rsidP="006E200E">
            <w:pP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aterloo, Ontario, Canada N2L 3G1</w:t>
            </w:r>
          </w:p>
        </w:tc>
        <w:tc>
          <w:tcPr>
            <w:tcW w:w="5976" w:type="dxa"/>
          </w:tcPr>
          <w:p w14:paraId="05933BA4" w14:textId="77777777" w:rsidR="000E68EF" w:rsidRPr="003059C8" w:rsidRDefault="000E68EF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Office: PAS 3047</w:t>
            </w:r>
            <w:r w:rsidR="00A93E75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           </w:t>
            </w:r>
          </w:p>
          <w:p w14:paraId="73018282" w14:textId="77777777" w:rsidR="00EE3ECF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one: </w:t>
            </w:r>
            <w:r w:rsidR="006E200E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519-888-4567 x 31793</w:t>
            </w:r>
          </w:p>
          <w:p w14:paraId="4CF70F31" w14:textId="77777777" w:rsidR="00A93E75" w:rsidRPr="003059C8" w:rsidRDefault="00A93E75" w:rsidP="00A93E75">
            <w:pPr>
              <w:ind w:left="1695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Email: </w:t>
            </w:r>
            <w:hyperlink r:id="rId11" w:history="1">
              <w:r w:rsidR="006E200E" w:rsidRPr="003059C8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igrossma@uwaterloo.ca</w:t>
              </w:r>
            </w:hyperlink>
          </w:p>
          <w:p w14:paraId="0DFAE634" w14:textId="77777777" w:rsidR="004A2BA6" w:rsidRPr="003059C8" w:rsidRDefault="00335F1A" w:rsidP="00A93E75">
            <w:pPr>
              <w:ind w:left="1695" w:right="-89"/>
              <w:jc w:val="right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 </w:t>
            </w:r>
          </w:p>
        </w:tc>
      </w:tr>
    </w:tbl>
    <w:p w14:paraId="62EEEA98" w14:textId="77777777" w:rsidR="003059C8" w:rsidRPr="006B57A3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color w:val="000000"/>
          <w:sz w:val="16"/>
          <w:szCs w:val="16"/>
          <w:lang w:val="en-US"/>
        </w:rPr>
      </w:pPr>
    </w:p>
    <w:p w14:paraId="07DEE553" w14:textId="13273A29" w:rsidR="005171C0" w:rsidRPr="003059C8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Education</w:t>
      </w:r>
    </w:p>
    <w:p w14:paraId="3C461AAD" w14:textId="77777777" w:rsidR="00EA6518" w:rsidRPr="003059C8" w:rsidRDefault="004A2BA6" w:rsidP="00EA651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University of Michigan, Ann Arbor</w:t>
      </w:r>
    </w:p>
    <w:p w14:paraId="2C714DDF" w14:textId="77777777" w:rsidR="00EB1E4E" w:rsidRPr="003059C8" w:rsidRDefault="004A2BA6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h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D</w:t>
      </w:r>
      <w:r w:rsidR="00B443E4" w:rsidRPr="003059C8">
        <w:rPr>
          <w:rFonts w:ascii="Spectral" w:hAnsi="Spectral"/>
          <w:sz w:val="22"/>
          <w:szCs w:val="22"/>
          <w:lang w:val="en-US"/>
        </w:rPr>
        <w:t>.</w:t>
      </w:r>
      <w:r w:rsidR="00EA6518" w:rsidRPr="003059C8">
        <w:rPr>
          <w:rFonts w:ascii="Spectral" w:hAnsi="Spectral"/>
          <w:sz w:val="22"/>
          <w:szCs w:val="22"/>
          <w:lang w:val="en-US"/>
        </w:rPr>
        <w:t xml:space="preserve"> in </w:t>
      </w:r>
      <w:r w:rsidRPr="003059C8">
        <w:rPr>
          <w:rFonts w:ascii="Spectral" w:hAnsi="Spectral"/>
          <w:sz w:val="22"/>
          <w:szCs w:val="22"/>
          <w:lang w:val="en-US"/>
        </w:rPr>
        <w:t>Social P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>, 201</w:t>
      </w:r>
      <w:r w:rsidR="00BF5F5E" w:rsidRPr="003059C8">
        <w:rPr>
          <w:rFonts w:ascii="Spectral" w:hAnsi="Spectral"/>
          <w:sz w:val="22"/>
          <w:szCs w:val="22"/>
          <w:lang w:val="en-US"/>
        </w:rPr>
        <w:t>2</w:t>
      </w:r>
    </w:p>
    <w:p w14:paraId="57801C29" w14:textId="77777777" w:rsidR="008C642E" w:rsidRPr="003059C8" w:rsidRDefault="008C642E" w:rsidP="008C642E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etting wisdom: Aging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perspective</w:t>
      </w:r>
    </w:p>
    <w:p w14:paraId="7663B57A" w14:textId="77777777" w:rsidR="005B2DF1" w:rsidRPr="003059C8" w:rsidRDefault="008C642E" w:rsidP="005B2DF1">
      <w:pPr>
        <w:ind w:left="706" w:firstLine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ommittee: Richard E. Nisbett (Advisor), Phoebe C. Ellsworth, </w:t>
      </w:r>
      <w:r w:rsidR="005B2DF1" w:rsidRPr="003059C8">
        <w:rPr>
          <w:rFonts w:ascii="Spectral" w:hAnsi="Spectral"/>
          <w:sz w:val="22"/>
          <w:szCs w:val="22"/>
          <w:lang w:val="en-CA"/>
        </w:rPr>
        <w:t>Ethan F. Kross, &amp;</w:t>
      </w:r>
    </w:p>
    <w:p w14:paraId="5230F1A3" w14:textId="77777777" w:rsidR="0004660D" w:rsidRPr="003059C8" w:rsidRDefault="005B2DF1" w:rsidP="0004660D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ter A. Railton</w:t>
      </w:r>
    </w:p>
    <w:p w14:paraId="02EB378F" w14:textId="77777777" w:rsidR="008C642E" w:rsidRPr="003059C8" w:rsidRDefault="008C642E" w:rsidP="00696E69">
      <w:pPr>
        <w:ind w:left="1440"/>
        <w:rPr>
          <w:rFonts w:ascii="Spectral" w:hAnsi="Spectral"/>
          <w:sz w:val="12"/>
          <w:szCs w:val="12"/>
          <w:lang w:val="en-CA"/>
        </w:rPr>
      </w:pPr>
    </w:p>
    <w:p w14:paraId="53BFFF02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M.S. in Psychology, 2009</w:t>
      </w:r>
    </w:p>
    <w:p w14:paraId="1B162AB1" w14:textId="77777777" w:rsidR="008C642E" w:rsidRPr="003059C8" w:rsidRDefault="008C642E" w:rsidP="00696E69">
      <w:pPr>
        <w:ind w:left="144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Thesis: </w:t>
      </w:r>
      <w:r w:rsidRPr="003059C8">
        <w:rPr>
          <w:rFonts w:ascii="Spectral" w:hAnsi="Spectral"/>
          <w:i/>
          <w:sz w:val="22"/>
          <w:szCs w:val="22"/>
          <w:lang w:val="en-US"/>
        </w:rPr>
        <w:t>Russian interdependence and holistic cognition</w:t>
      </w:r>
    </w:p>
    <w:p w14:paraId="599EE5FA" w14:textId="77777777" w:rsidR="008C642E" w:rsidRPr="003059C8" w:rsidRDefault="008C642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ommittee: Richard E. Nisbett (Advisor), Shinobu Kitayama</w:t>
      </w:r>
    </w:p>
    <w:p w14:paraId="54ACAB3B" w14:textId="77777777" w:rsidR="003059C8" w:rsidRPr="003059C8" w:rsidRDefault="003059C8" w:rsidP="00696E69">
      <w:pPr>
        <w:ind w:left="1440"/>
        <w:rPr>
          <w:rFonts w:ascii="Spectral" w:hAnsi="Spectral"/>
          <w:sz w:val="12"/>
          <w:szCs w:val="12"/>
          <w:lang w:val="en-US"/>
        </w:rPr>
      </w:pPr>
    </w:p>
    <w:p w14:paraId="2854B609" w14:textId="02C82E81" w:rsidR="00EB1E4E" w:rsidRPr="003059C8" w:rsidRDefault="00EB1E4E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he International Max Planck Research School on the Life Course (LIFE) (2010-2012)</w:t>
      </w:r>
    </w:p>
    <w:p w14:paraId="2FB9E7D1" w14:textId="77777777" w:rsidR="00CA1E00" w:rsidRPr="003059C8" w:rsidRDefault="004D3DAC" w:rsidP="00696E69">
      <w:pPr>
        <w:ind w:left="144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DAAD-honored visiting</w:t>
      </w:r>
      <w:r w:rsidR="00CA1E00" w:rsidRPr="003059C8">
        <w:rPr>
          <w:rFonts w:ascii="Spectral" w:hAnsi="Spectral"/>
          <w:sz w:val="22"/>
          <w:szCs w:val="22"/>
          <w:lang w:val="en-US"/>
        </w:rPr>
        <w:t xml:space="preserve"> student (2005-2006)</w:t>
      </w:r>
    </w:p>
    <w:p w14:paraId="5A39BBE3" w14:textId="77777777" w:rsidR="00C80AAF" w:rsidRPr="003059C8" w:rsidRDefault="00C80AAF" w:rsidP="00CA1E00">
      <w:pPr>
        <w:autoSpaceDE w:val="0"/>
        <w:autoSpaceDN w:val="0"/>
        <w:adjustRightInd w:val="0"/>
        <w:rPr>
          <w:rFonts w:ascii="Spectral" w:hAnsi="Spectral"/>
          <w:b/>
          <w:sz w:val="12"/>
          <w:szCs w:val="12"/>
          <w:lang w:val="en-US"/>
        </w:rPr>
      </w:pPr>
    </w:p>
    <w:p w14:paraId="500318DD" w14:textId="77777777" w:rsidR="00CA1E00" w:rsidRPr="003059C8" w:rsidRDefault="00CA1E00" w:rsidP="00CA1E00">
      <w:pP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Albert-</w:t>
      </w:r>
      <w:proofErr w:type="spellStart"/>
      <w:r w:rsidRPr="003059C8">
        <w:rPr>
          <w:rFonts w:ascii="Spectral" w:hAnsi="Spectral"/>
          <w:b/>
          <w:sz w:val="22"/>
          <w:szCs w:val="22"/>
          <w:lang w:val="en-US"/>
        </w:rPr>
        <w:t>Ludwigs</w:t>
      </w:r>
      <w:proofErr w:type="spellEnd"/>
      <w:r w:rsidRPr="003059C8">
        <w:rPr>
          <w:rFonts w:ascii="Spectral" w:hAnsi="Spectral"/>
          <w:b/>
          <w:sz w:val="22"/>
          <w:szCs w:val="22"/>
          <w:lang w:val="en-US"/>
        </w:rPr>
        <w:t>-Universität Freiburg, Germany</w:t>
      </w:r>
    </w:p>
    <w:p w14:paraId="3906B9C3" w14:textId="77777777" w:rsidR="006D4852" w:rsidRPr="003059C8" w:rsidRDefault="00CA1E00" w:rsidP="00D3012D">
      <w:pPr>
        <w:autoSpaceDE w:val="0"/>
        <w:autoSpaceDN w:val="0"/>
        <w:adjustRightInd w:val="0"/>
        <w:ind w:left="706" w:firstLine="706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Vordiplom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B.S.</w:t>
      </w:r>
      <w:r w:rsidR="006564ED" w:rsidRPr="003059C8">
        <w:rPr>
          <w:rFonts w:ascii="Spectral" w:hAnsi="Spectral"/>
          <w:sz w:val="22"/>
          <w:szCs w:val="22"/>
          <w:lang w:val="en-US"/>
        </w:rPr>
        <w:t xml:space="preserve"> equivalent</w:t>
      </w:r>
      <w:r w:rsidRPr="003059C8">
        <w:rPr>
          <w:rFonts w:ascii="Spectral" w:hAnsi="Spectral"/>
          <w:sz w:val="22"/>
          <w:szCs w:val="22"/>
          <w:lang w:val="en-US"/>
        </w:rPr>
        <w:t xml:space="preserve">) in </w:t>
      </w:r>
      <w:r w:rsidR="00FF738D" w:rsidRPr="003059C8">
        <w:rPr>
          <w:rFonts w:ascii="Spectral" w:hAnsi="Spectral"/>
          <w:sz w:val="22"/>
          <w:szCs w:val="22"/>
          <w:lang w:val="en-US"/>
        </w:rPr>
        <w:t>P</w:t>
      </w:r>
      <w:r w:rsidRPr="003059C8">
        <w:rPr>
          <w:rFonts w:ascii="Spectral" w:hAnsi="Spectral"/>
          <w:sz w:val="22"/>
          <w:szCs w:val="22"/>
          <w:lang w:val="en-US"/>
        </w:rPr>
        <w:t>sychology</w:t>
      </w:r>
      <w:r w:rsidR="00E936DC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6D4852" w:rsidRPr="003059C8">
        <w:rPr>
          <w:rFonts w:ascii="Spectral" w:hAnsi="Spectral"/>
          <w:sz w:val="22"/>
          <w:szCs w:val="22"/>
          <w:lang w:val="en-US"/>
        </w:rPr>
        <w:t>2002-2005</w:t>
      </w:r>
    </w:p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7218EDF1" w14:textId="4EB9D9C4" w:rsidR="00EB35FD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Professional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7572442C" w14:textId="02EE8314" w:rsidR="003059C8" w:rsidRPr="003059C8" w:rsidRDefault="003059C8" w:rsidP="003059C8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sz w:val="22"/>
          <w:szCs w:val="22"/>
          <w:lang w:val="en-US"/>
        </w:rPr>
      </w:pPr>
      <w:r w:rsidRPr="003059C8">
        <w:rPr>
          <w:rFonts w:ascii="NeueHaasGroteskDisp Pro Md" w:hAnsi="NeueHaasGroteskDisp Pro Md"/>
          <w:color w:val="000000"/>
          <w:sz w:val="22"/>
          <w:szCs w:val="22"/>
          <w:lang w:val="en-US"/>
        </w:rPr>
        <w:t>Research summary</w:t>
      </w:r>
    </w:p>
    <w:p w14:paraId="1B8D46D8" w14:textId="324DF163" w:rsidR="008153D3" w:rsidRPr="003059C8" w:rsidRDefault="003059C8" w:rsidP="003059C8">
      <w:pPr>
        <w:tabs>
          <w:tab w:val="center" w:pos="4703"/>
        </w:tabs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en-US"/>
        </w:rPr>
        <w:t>Research Grants awarded</w:t>
      </w:r>
      <w:r w:rsidR="008153D3" w:rsidRPr="003059C8">
        <w:rPr>
          <w:rFonts w:ascii="Spectral" w:hAnsi="Spectral"/>
          <w:bCs/>
          <w:sz w:val="22"/>
          <w:szCs w:val="22"/>
          <w:lang w:val="en-US"/>
        </w:rPr>
        <w:t>:</w:t>
      </w:r>
      <w:r>
        <w:rPr>
          <w:rFonts w:ascii="Spectral" w:hAnsi="Spectral"/>
          <w:sz w:val="22"/>
          <w:szCs w:val="22"/>
          <w:lang w:val="en-US"/>
        </w:rPr>
        <w:tab/>
      </w:r>
      <w:r>
        <w:rPr>
          <w:rFonts w:ascii="Spectral" w:hAnsi="Spectral"/>
          <w:sz w:val="22"/>
          <w:szCs w:val="22"/>
          <w:lang w:val="en-US"/>
        </w:rPr>
        <w:tab/>
      </w:r>
      <w:r w:rsidR="007B4430">
        <w:rPr>
          <w:rFonts w:ascii="Spectral" w:hAnsi="Spectral"/>
          <w:sz w:val="22"/>
          <w:szCs w:val="22"/>
          <w:lang w:val="en-US"/>
        </w:rPr>
        <w:t>20</w:t>
      </w:r>
      <w:r w:rsidR="008153D3" w:rsidRPr="003059C8">
        <w:rPr>
          <w:rFonts w:ascii="Spectral" w:hAnsi="Spectral"/>
          <w:sz w:val="22"/>
          <w:szCs w:val="22"/>
          <w:lang w:val="en-US"/>
        </w:rPr>
        <w:t xml:space="preserve"> since </w:t>
      </w:r>
      <w:proofErr w:type="gramStart"/>
      <w:r w:rsidR="008153D3" w:rsidRPr="003059C8">
        <w:rPr>
          <w:rFonts w:ascii="Spectral" w:hAnsi="Spectral"/>
          <w:sz w:val="22"/>
          <w:szCs w:val="22"/>
          <w:lang w:val="en-US"/>
        </w:rPr>
        <w:t>2012</w:t>
      </w:r>
      <w:proofErr w:type="gramEnd"/>
      <w:r w:rsidR="008153D3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5E39E38" w14:textId="67887B88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Chapters in Book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1</w:t>
      </w:r>
      <w:r w:rsidR="00815362">
        <w:rPr>
          <w:rFonts w:ascii="Spectral" w:hAnsi="Spectral"/>
          <w:sz w:val="22"/>
          <w:szCs w:val="22"/>
          <w:lang w:val="en-US"/>
        </w:rPr>
        <w:t>8</w:t>
      </w:r>
    </w:p>
    <w:p w14:paraId="58398456" w14:textId="37BAB77F" w:rsidR="008153D3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Peer R</w:t>
      </w:r>
      <w:r w:rsidR="00FF1C85" w:rsidRPr="003059C8">
        <w:rPr>
          <w:rFonts w:ascii="Spectral" w:hAnsi="Spectral"/>
          <w:sz w:val="22"/>
          <w:szCs w:val="22"/>
          <w:lang w:val="en-US"/>
        </w:rPr>
        <w:t>eviewed Journal Publications:</w:t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3059C8">
        <w:rPr>
          <w:rFonts w:ascii="Spectral" w:hAnsi="Spectral"/>
          <w:sz w:val="22"/>
          <w:szCs w:val="22"/>
          <w:lang w:val="en-US"/>
        </w:rPr>
        <w:tab/>
      </w:r>
      <w:r w:rsidR="00785B6B">
        <w:rPr>
          <w:rFonts w:ascii="Spectral" w:hAnsi="Spectral"/>
          <w:sz w:val="22"/>
          <w:szCs w:val="22"/>
          <w:lang w:val="en-US"/>
        </w:rPr>
        <w:t>7</w:t>
      </w:r>
      <w:r w:rsidR="00C227F9">
        <w:rPr>
          <w:rFonts w:ascii="Spectral" w:hAnsi="Spectral"/>
          <w:sz w:val="22"/>
          <w:szCs w:val="22"/>
          <w:lang w:val="en-US"/>
        </w:rPr>
        <w:t>2</w:t>
      </w:r>
    </w:p>
    <w:p w14:paraId="60061E4C" w14:textId="7BA7079B" w:rsidR="00E55C90" w:rsidRPr="003059C8" w:rsidRDefault="008153D3" w:rsidP="008153D3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Citations = </w:t>
      </w:r>
      <w:r w:rsidR="00D42789" w:rsidRPr="00D42789">
        <w:rPr>
          <w:rFonts w:ascii="Spectral" w:hAnsi="Spectral"/>
          <w:sz w:val="22"/>
          <w:szCs w:val="22"/>
          <w:lang w:val="en-US"/>
        </w:rPr>
        <w:t>5</w:t>
      </w:r>
      <w:r w:rsidR="00D42789">
        <w:rPr>
          <w:rFonts w:ascii="Spectral" w:hAnsi="Spectral"/>
          <w:sz w:val="22"/>
          <w:szCs w:val="22"/>
          <w:lang w:val="en-US"/>
        </w:rPr>
        <w:t>,</w:t>
      </w:r>
      <w:r w:rsidR="003C52C1">
        <w:rPr>
          <w:rFonts w:ascii="Spectral" w:hAnsi="Spectral"/>
          <w:sz w:val="22"/>
          <w:szCs w:val="22"/>
          <w:lang w:val="en-US"/>
        </w:rPr>
        <w:t>6</w:t>
      </w:r>
      <w:r w:rsidR="002E327C">
        <w:rPr>
          <w:rFonts w:ascii="Spectral" w:hAnsi="Spectral"/>
          <w:sz w:val="22"/>
          <w:szCs w:val="22"/>
          <w:lang w:val="en-US"/>
        </w:rPr>
        <w:t>81</w:t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h-index = </w:t>
      </w:r>
      <w:r w:rsidR="0081274E" w:rsidRPr="003059C8">
        <w:rPr>
          <w:rFonts w:ascii="Spectral" w:hAnsi="Spectral"/>
          <w:sz w:val="22"/>
          <w:szCs w:val="22"/>
          <w:lang w:val="en-US"/>
        </w:rPr>
        <w:t>3</w:t>
      </w:r>
      <w:r w:rsidR="003C52C1">
        <w:rPr>
          <w:rFonts w:ascii="Spectral" w:hAnsi="Spectral"/>
          <w:sz w:val="22"/>
          <w:szCs w:val="22"/>
          <w:lang w:val="en-US"/>
        </w:rPr>
        <w:t>6</w:t>
      </w:r>
      <w:r w:rsidR="00BB7A1F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ab/>
        <w:t xml:space="preserve">i10-index = </w:t>
      </w:r>
      <w:r w:rsidR="00F26A25" w:rsidRPr="003059C8">
        <w:rPr>
          <w:rFonts w:ascii="Spectral" w:hAnsi="Spectral"/>
          <w:sz w:val="22"/>
          <w:szCs w:val="22"/>
          <w:lang w:val="en-US"/>
        </w:rPr>
        <w:t>5</w:t>
      </w:r>
      <w:r w:rsidR="00311251">
        <w:rPr>
          <w:rFonts w:ascii="Spectral" w:hAnsi="Spectral"/>
          <w:sz w:val="22"/>
          <w:szCs w:val="22"/>
          <w:lang w:val="en-US"/>
        </w:rPr>
        <w:t>7</w:t>
      </w:r>
      <w:r w:rsidR="00DD578A" w:rsidRPr="003059C8">
        <w:rPr>
          <w:rFonts w:ascii="Spectral" w:hAnsi="Spectral"/>
          <w:sz w:val="22"/>
          <w:szCs w:val="22"/>
          <w:lang w:val="en-US"/>
        </w:rPr>
        <w:tab/>
      </w:r>
      <w:r w:rsidRPr="003059C8">
        <w:rPr>
          <w:rFonts w:ascii="Spectral" w:hAnsi="Spectral"/>
          <w:sz w:val="22"/>
          <w:szCs w:val="22"/>
          <w:lang w:val="en-US"/>
        </w:rPr>
        <w:t>Source: Google Scholar (</w:t>
      </w:r>
      <w:r w:rsidR="002E327C">
        <w:rPr>
          <w:rFonts w:ascii="Spectral" w:hAnsi="Spectral"/>
          <w:sz w:val="22"/>
          <w:szCs w:val="22"/>
          <w:lang w:val="en-US"/>
        </w:rPr>
        <w:t>June</w:t>
      </w:r>
      <w:r w:rsidR="006402A1">
        <w:rPr>
          <w:rFonts w:ascii="Spectral" w:hAnsi="Spectral"/>
          <w:sz w:val="22"/>
          <w:szCs w:val="22"/>
          <w:lang w:val="en-US"/>
        </w:rPr>
        <w:t xml:space="preserve"> </w:t>
      </w:r>
      <w:r w:rsidR="002E327C">
        <w:rPr>
          <w:rFonts w:ascii="Spectral" w:hAnsi="Spectral"/>
          <w:sz w:val="22"/>
          <w:szCs w:val="22"/>
          <w:lang w:val="en-US"/>
        </w:rPr>
        <w:t>08</w:t>
      </w:r>
      <w:r w:rsidRPr="003059C8">
        <w:rPr>
          <w:rFonts w:ascii="Spectral" w:hAnsi="Spectral"/>
          <w:sz w:val="22"/>
          <w:szCs w:val="22"/>
          <w:lang w:val="en-US"/>
        </w:rPr>
        <w:t>, 20</w:t>
      </w:r>
      <w:r w:rsidR="00DF4A66" w:rsidRPr="003059C8">
        <w:rPr>
          <w:rFonts w:ascii="Spectral" w:hAnsi="Spectral"/>
          <w:sz w:val="22"/>
          <w:szCs w:val="22"/>
          <w:lang w:val="en-US"/>
        </w:rPr>
        <w:t>2</w:t>
      </w:r>
      <w:r w:rsidR="009F711B"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7C1D711" w14:textId="77777777" w:rsidR="003059C8" w:rsidRPr="006B57A3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color w:val="000000"/>
          <w:sz w:val="16"/>
          <w:szCs w:val="16"/>
          <w:lang w:val="en-US"/>
        </w:rPr>
      </w:pPr>
    </w:p>
    <w:p w14:paraId="71FC740F" w14:textId="4295F178" w:rsidR="006937CA" w:rsidRPr="003059C8" w:rsidRDefault="003059C8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  <w:r w:rsidRPr="003059C8"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  <w:t>Research Interests</w:t>
      </w:r>
    </w:p>
    <w:p w14:paraId="685AC47A" w14:textId="6C66E717" w:rsidR="006937CA" w:rsidRPr="003059C8" w:rsidRDefault="00C857D8" w:rsidP="006937CA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Affective Science;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3059C8"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Psycho</w:t>
      </w:r>
      <w:r w:rsidR="00C978FA" w:rsidRPr="003059C8">
        <w:rPr>
          <w:rFonts w:ascii="Spectral" w:hAnsi="Spectral"/>
          <w:color w:val="000000"/>
          <w:sz w:val="22"/>
          <w:szCs w:val="22"/>
          <w:lang w:val="en-GB"/>
        </w:rPr>
        <w:t>metrics</w:t>
      </w:r>
      <w:r w:rsidR="006937CA" w:rsidRPr="003059C8">
        <w:rPr>
          <w:rFonts w:ascii="Spectral" w:hAnsi="Spectral"/>
          <w:color w:val="000000"/>
          <w:sz w:val="22"/>
          <w:szCs w:val="22"/>
          <w:lang w:val="en-GB"/>
        </w:rPr>
        <w:t>, Social Cognition; Wisdom</w:t>
      </w:r>
    </w:p>
    <w:p w14:paraId="4B94D5A5" w14:textId="77777777" w:rsidR="006937CA" w:rsidRPr="006B57A3" w:rsidRDefault="006937CA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16"/>
          <w:szCs w:val="16"/>
          <w:lang w:val="en-GB"/>
        </w:rPr>
      </w:pPr>
    </w:p>
    <w:p w14:paraId="6AD80B9A" w14:textId="2317968A" w:rsidR="00EA651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0" w:name="_Hlk47042914"/>
      <w:bookmarkStart w:id="1" w:name="_Hlk47042922"/>
      <w:r w:rsidRPr="003059C8">
        <w:rPr>
          <w:rFonts w:ascii="NeueHaasGroteskDisp Pro Md" w:hAnsi="NeueHaasGroteskDisp Pro Md"/>
          <w:bCs/>
          <w:sz w:val="22"/>
          <w:szCs w:val="22"/>
          <w:lang w:val="en-US"/>
        </w:rPr>
        <w:t>Honors and award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6B57A3" w:rsidRPr="001A4386" w14:paraId="52894EF4" w14:textId="77777777" w:rsidTr="006B6BC9">
        <w:tc>
          <w:tcPr>
            <w:tcW w:w="1548" w:type="dxa"/>
          </w:tcPr>
          <w:p w14:paraId="7654A636" w14:textId="7C60E81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1F5C4D9A" w14:textId="031A6C67" w:rsidR="006B57A3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2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/sites/world-after-covid</w:t>
              </w:r>
            </w:hyperlink>
          </w:p>
          <w:p w14:paraId="28795A48" w14:textId="1B685D91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 xml:space="preserve">The award of design, </w:t>
            </w:r>
            <w:proofErr w:type="gramStart"/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creativity</w:t>
            </w:r>
            <w:proofErr w:type="gramEnd"/>
            <w:r w:rsidRPr="006B57A3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 xml:space="preserve"> and innovation on the internet</w:t>
            </w:r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20</w:t>
            </w:r>
          </w:p>
        </w:tc>
        <w:tc>
          <w:tcPr>
            <w:tcW w:w="8622" w:type="dxa"/>
          </w:tcPr>
          <w:p w14:paraId="74E15E69" w14:textId="3A4CFC75" w:rsidR="002563C0" w:rsidRPr="003059C8" w:rsidRDefault="003C1154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  <w:p w14:paraId="43C486F3" w14:textId="657A9042" w:rsidR="002563C0" w:rsidRPr="003059C8" w:rsidRDefault="002563C0" w:rsidP="002563C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Award from the </w:t>
            </w:r>
            <w:hyperlink r:id="rId13" w:history="1">
              <w:r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shd w:val="clear" w:color="auto" w:fill="FFFFFF"/>
                  <w:lang w:val="en-CA"/>
                </w:rPr>
                <w:t>Societies</w:t>
              </w:r>
            </w:hyperlink>
            <w:r w:rsidRPr="003059C8">
              <w:rPr>
                <w:rFonts w:ascii="Spectral" w:hAnsi="Spectral"/>
                <w:i/>
                <w:color w:val="222222"/>
                <w:sz w:val="22"/>
                <w:szCs w:val="22"/>
                <w:shd w:val="clear" w:color="auto" w:fill="FFFFFF"/>
                <w:lang w:val="en-CA"/>
              </w:rPr>
              <w:t xml:space="preserve"> journal for ground-breaking research and significant contribution to advancements concerning understanding of the social realm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A5F02A9" w14:textId="77777777" w:rsidR="00AB4B72" w:rsidRPr="003059C8" w:rsidRDefault="00AB4B72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Joseph B.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Gittler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American Psychological Foundation</w:t>
            </w:r>
          </w:p>
          <w:bookmarkEnd w:id="4"/>
          <w:p w14:paraId="33215306" w14:textId="77424882" w:rsidR="00AB4B72" w:rsidRPr="003059C8" w:rsidRDefault="004A7F30" w:rsidP="00AB4B72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R</w:t>
            </w:r>
            <w:r w:rsidR="00AB4B72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ecognizes scholarly contribution to the philosophical foundations of psycholog</w:t>
            </w: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  <w:t>y</w:t>
            </w:r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E19EB41" w14:textId="2386C012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 from the Society for Personality and Social Psychology</w:t>
            </w:r>
          </w:p>
          <w:p w14:paraId="5E4E33F0" w14:textId="77777777" w:rsidR="00436C9F" w:rsidRPr="003059C8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 w:themeColor="text1"/>
                <w:sz w:val="22"/>
                <w:szCs w:val="22"/>
                <w:lang w:val="en-CA"/>
              </w:rPr>
              <w:t>The Sage Young Scholar Awards recognize outstanding achievements by young scholars who are early in their research careers, recognizing their accomplishments and potential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0E80CEF1" w14:textId="77777777" w:rsidR="00F47126" w:rsidRPr="003059C8" w:rsidRDefault="00020397" w:rsidP="00F4712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4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</w:p>
          <w:p w14:paraId="143F5D98" w14:textId="4E9F9FA4" w:rsidR="00F47126" w:rsidRPr="003059C8" w:rsidRDefault="007C236A" w:rsidP="008A2A28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Awar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for a scientist </w:t>
            </w:r>
            <w:r w:rsidR="004136B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under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40 years of age for novel advancement / achievement in scientific education</w:t>
            </w:r>
            <w:r w:rsidR="00CB6D96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and</w:t>
            </w:r>
            <w:r w:rsidR="00F47126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re</w:t>
            </w:r>
            <w:r w:rsidR="008E11C9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search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372AF76F" w14:textId="77777777" w:rsidR="00C80AAF" w:rsidRPr="003059C8" w:rsidRDefault="00020397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C80AAF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LIFE</w:t>
              </w:r>
            </w:hyperlink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International Max Plank Research School on the Life Course) Outstanding Alumni Award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3BF702B2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</w:t>
            </w:r>
            <w:r w:rsidR="006937CA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ward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 Association for Psychological Science</w:t>
            </w:r>
          </w:p>
          <w:p w14:paraId="6327BAF9" w14:textId="77777777" w:rsidR="00BC44F6" w:rsidRPr="003059C8" w:rsidRDefault="00BC44F6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Recognition of outstanding psychological scientists in the earliest stages of their research career post-PhD whose innovative work has already advanced the field 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E2BBEED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NeuroLeadership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Application of Science Award”</w:t>
            </w:r>
          </w:p>
          <w:p w14:paraId="6B80C5F1" w14:textId="77777777" w:rsidR="008D209C" w:rsidRPr="003059C8" w:rsidRDefault="008D209C" w:rsidP="008D209C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Award for innovative, thorough, and insightful research that contributes to bridging the gap between science and application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3A176FB" w14:textId="77777777" w:rsidR="00E67077" w:rsidRPr="003059C8" w:rsidRDefault="00E67077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</w:t>
            </w:r>
            <w:proofErr w:type="spellStart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Klineberg</w:t>
            </w:r>
            <w:proofErr w:type="spellEnd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tercultural and International Relations Award, The </w:t>
            </w:r>
            <w:bookmarkStart w:id="5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5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  <w:p w14:paraId="7B8D372D" w14:textId="77777777" w:rsidR="00E67077" w:rsidRPr="003059C8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>Best paper of the year on intercultural or international relations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proofErr w:type="spellStart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v</w:t>
            </w:r>
            <w:proofErr w:type="spellEnd"/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A3C6BF0" w14:textId="77777777" w:rsidR="004558A6" w:rsidRPr="003059C8" w:rsidRDefault="004558A6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33904CA8" w14:textId="77777777" w:rsidR="004558A6" w:rsidRPr="003059C8" w:rsidRDefault="009A0D77" w:rsidP="00280FEB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ard for outstanding research on socially under-represented population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554B8589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  <w:p w14:paraId="618A358D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ward for Most Outstanding Paper in Social Psychology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1B4BF652" w14:textId="77777777" w:rsidR="004558A6" w:rsidRPr="003059C8" w:rsidRDefault="004558A6" w:rsidP="00E00B97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  <w:p w14:paraId="66E3C675" w14:textId="77777777" w:rsidR="004558A6" w:rsidRPr="003059C8" w:rsidRDefault="009A0D77" w:rsidP="00683A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lastRenderedPageBreak/>
              <w:t>A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ward </w:t>
            </w:r>
            <w:r w:rsidR="004558A6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or outstanding research on socially under-represented populations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4A74E5CD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  <w:p w14:paraId="2C6DEDD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Scholarship and tuition expenses for graduate studying at the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156DC088" w14:textId="77777777" w:rsidR="00280FEB" w:rsidRPr="003059C8" w:rsidRDefault="00033D44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  <w:p w14:paraId="429B943E" w14:textId="77777777" w:rsidR="00280FEB" w:rsidRPr="003059C8" w:rsidRDefault="009A0D77" w:rsidP="000C7351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</w:t>
            </w:r>
            <w:r w:rsidR="00280FEB"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cholarship granted to the top 0.3 % of German students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4D7143E2" w14:textId="77777777" w:rsid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</w:p>
    <w:p w14:paraId="3F8895C6" w14:textId="5FBC50A2" w:rsidR="00940FF8" w:rsidRPr="003059C8" w:rsidRDefault="003059C8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2E327C" w:rsidRPr="001A4386" w14:paraId="15A3623F" w14:textId="77777777" w:rsidTr="00C80AAF">
        <w:tc>
          <w:tcPr>
            <w:tcW w:w="1530" w:type="dxa"/>
          </w:tcPr>
          <w:p w14:paraId="44486C73" w14:textId="7CA8693D" w:rsidR="002E327C" w:rsidRDefault="002E327C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29755750" w14:textId="2444D196" w:rsidR="002E327C" w:rsidRPr="00826D73" w:rsidRDefault="002E327C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26D73" w:rsidRPr="001A4386" w14:paraId="0B2BED1E" w14:textId="77777777" w:rsidTr="00C80AAF">
        <w:tc>
          <w:tcPr>
            <w:tcW w:w="1530" w:type="dxa"/>
          </w:tcPr>
          <w:p w14:paraId="2AE175C0" w14:textId="6ED9A02E" w:rsidR="00826D73" w:rsidRPr="003059C8" w:rsidRDefault="00826D73" w:rsidP="0059309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66EFEA6" w14:textId="088A1DDC" w:rsidR="00826D73" w:rsidRPr="003059C8" w:rsidRDefault="00826D73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CB3FE8" w:rsidRPr="001A4386" w14:paraId="29FDDD32" w14:textId="77777777" w:rsidTr="00C80AAF">
        <w:tc>
          <w:tcPr>
            <w:tcW w:w="1530" w:type="dxa"/>
          </w:tcPr>
          <w:p w14:paraId="6CD3E1A9" w14:textId="77777777" w:rsidR="00CB3FE8" w:rsidRPr="003059C8" w:rsidRDefault="00CB3FE8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27C93BEC" w14:textId="77777777" w:rsidR="00CB3FE8" w:rsidRPr="003059C8" w:rsidRDefault="00CB3FE8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Honours Thesis Award (for </w:t>
            </w:r>
            <w:proofErr w:type="spellStart"/>
            <w:r w:rsidRPr="003059C8">
              <w:rPr>
                <w:rFonts w:ascii="Spectral" w:hAnsi="Spectral" w:cs="Times New Roman"/>
                <w:iCs/>
                <w:color w:val="000000"/>
              </w:rPr>
              <w:t>Yoonjee</w:t>
            </w:r>
            <w:proofErr w:type="spellEnd"/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Michelle Yeh)</w:t>
            </w:r>
          </w:p>
        </w:tc>
      </w:tr>
      <w:tr w:rsidR="006E0B12" w:rsidRPr="001A4386" w14:paraId="2A3127B9" w14:textId="77777777" w:rsidTr="00C80AAF">
        <w:tc>
          <w:tcPr>
            <w:tcW w:w="1530" w:type="dxa"/>
          </w:tcPr>
          <w:p w14:paraId="7D1E0FE1" w14:textId="77777777" w:rsidR="006E0B12" w:rsidRPr="003059C8" w:rsidRDefault="006E0B12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639587FD" w14:textId="77777777" w:rsidR="006E0B12" w:rsidRPr="003059C8" w:rsidRDefault="006E0B12" w:rsidP="006E0B12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593095" w:rsidRPr="001A4386" w14:paraId="5A1F2A7E" w14:textId="77777777" w:rsidTr="00C80AAF">
        <w:tc>
          <w:tcPr>
            <w:tcW w:w="1530" w:type="dxa"/>
          </w:tcPr>
          <w:p w14:paraId="00C07840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5701C52D" w14:textId="77777777" w:rsidR="00593095" w:rsidRPr="003059C8" w:rsidRDefault="00593095" w:rsidP="00593095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455287" w:rsidRPr="001A4386" w14:paraId="6464586C" w14:textId="77777777" w:rsidTr="00C80AAF">
        <w:tc>
          <w:tcPr>
            <w:tcW w:w="1530" w:type="dxa"/>
          </w:tcPr>
          <w:p w14:paraId="5C5D9587" w14:textId="77777777" w:rsidR="00455287" w:rsidRPr="003059C8" w:rsidRDefault="004552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2BE8C5" w14:textId="77777777" w:rsidR="00455287" w:rsidRPr="003059C8" w:rsidRDefault="0045528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4325D7" w:rsidRPr="001A4386" w14:paraId="0FEBDDFB" w14:textId="77777777" w:rsidTr="00C80AAF">
        <w:tc>
          <w:tcPr>
            <w:tcW w:w="1530" w:type="dxa"/>
          </w:tcPr>
          <w:p w14:paraId="263707DC" w14:textId="77777777" w:rsidR="004325D7" w:rsidRPr="003059C8" w:rsidRDefault="004325D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0AFE98F" w14:textId="77777777" w:rsidR="004325D7" w:rsidRPr="003059C8" w:rsidRDefault="004325D7" w:rsidP="00700991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700991" w:rsidRPr="001A4386" w14:paraId="67D0F74E" w14:textId="77777777" w:rsidTr="00C80AAF">
        <w:tc>
          <w:tcPr>
            <w:tcW w:w="1530" w:type="dxa"/>
          </w:tcPr>
          <w:p w14:paraId="011B1E8E" w14:textId="77777777" w:rsidR="00700991" w:rsidRPr="003059C8" w:rsidRDefault="00700991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94306ED" w14:textId="77777777" w:rsidR="00700991" w:rsidRPr="003059C8" w:rsidRDefault="00700991" w:rsidP="007C236A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Warren Ober Award for outstanding teaching </w:t>
            </w:r>
            <w:r w:rsidR="007C236A" w:rsidRPr="003059C8">
              <w:rPr>
                <w:rFonts w:ascii="Spectral" w:hAnsi="Spectral" w:cs="Times New Roman"/>
                <w:iCs/>
                <w:color w:val="000000"/>
              </w:rPr>
              <w:t>at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the UW (for H. Santos)</w:t>
            </w:r>
          </w:p>
        </w:tc>
      </w:tr>
      <w:tr w:rsidR="009C4380" w:rsidRPr="001A4386" w14:paraId="7C18CCC2" w14:textId="77777777" w:rsidTr="00C80AAF">
        <w:tc>
          <w:tcPr>
            <w:tcW w:w="1530" w:type="dxa"/>
          </w:tcPr>
          <w:p w14:paraId="0F6B6B6F" w14:textId="77777777" w:rsidR="009C4380" w:rsidRPr="003059C8" w:rsidRDefault="009C438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CEAC683" w14:textId="77777777" w:rsidR="009C4380" w:rsidRPr="003059C8" w:rsidRDefault="009C4380" w:rsidP="009C438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515E3B" w:rsidRPr="001A4386" w14:paraId="4B2D2F34" w14:textId="77777777" w:rsidTr="00C80AAF">
        <w:tc>
          <w:tcPr>
            <w:tcW w:w="1530" w:type="dxa"/>
          </w:tcPr>
          <w:p w14:paraId="1860A3BE" w14:textId="77777777" w:rsidR="00515E3B" w:rsidRPr="003059C8" w:rsidRDefault="00515E3B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75C5E747" w14:textId="77777777" w:rsidR="00515E3B" w:rsidRPr="003059C8" w:rsidRDefault="00DB48DE" w:rsidP="00DB48D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0A2790" w:rsidRPr="001A4386" w14:paraId="79741376" w14:textId="77777777" w:rsidTr="00C80AAF">
        <w:tc>
          <w:tcPr>
            <w:tcW w:w="1530" w:type="dxa"/>
          </w:tcPr>
          <w:p w14:paraId="39606056" w14:textId="77777777" w:rsidR="000A2790" w:rsidRPr="003059C8" w:rsidRDefault="000A2790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1FC2DCFE" w14:textId="77777777" w:rsidR="000A2790" w:rsidRPr="003059C8" w:rsidRDefault="000A2790" w:rsidP="000A2790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D36E2A" w:rsidRPr="001A4386" w14:paraId="76E6EE47" w14:textId="77777777" w:rsidTr="00C80AAF">
        <w:tc>
          <w:tcPr>
            <w:tcW w:w="1530" w:type="dxa"/>
          </w:tcPr>
          <w:p w14:paraId="618F19A9" w14:textId="77777777" w:rsidR="00D36E2A" w:rsidRPr="003059C8" w:rsidRDefault="00D36E2A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-</w:t>
            </w:r>
            <w:r w:rsidR="00C80AAF" w:rsidRPr="003059C8">
              <w:rPr>
                <w:rFonts w:ascii="Spectral" w:hAnsi="Spectral" w:cs="Times New Roman"/>
              </w:rPr>
              <w:t xml:space="preserve"> </w:t>
            </w:r>
            <w:r w:rsidR="00513E87"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E72BA11" w14:textId="77777777" w:rsidR="00D36E2A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</w:t>
            </w:r>
            <w:r w:rsidR="00961CEC" w:rsidRPr="003059C8">
              <w:rPr>
                <w:rFonts w:ascii="Spectral" w:hAnsi="Spectral" w:cs="Times New Roman"/>
                <w:iCs/>
                <w:color w:val="000000"/>
              </w:rPr>
              <w:t>CAD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$25,000; 1 of 5 allotted to University of Waterloo;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Huynh)</w:t>
            </w:r>
          </w:p>
        </w:tc>
      </w:tr>
      <w:tr w:rsidR="00513E87" w:rsidRPr="001A4386" w14:paraId="03774592" w14:textId="77777777" w:rsidTr="00C80AAF">
        <w:tc>
          <w:tcPr>
            <w:tcW w:w="1530" w:type="dxa"/>
          </w:tcPr>
          <w:p w14:paraId="749D391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3ACEB2AD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H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Oakes)</w:t>
            </w:r>
          </w:p>
        </w:tc>
      </w:tr>
      <w:tr w:rsidR="00513E87" w:rsidRPr="001A4386" w14:paraId="158C296E" w14:textId="77777777" w:rsidTr="00C80AAF">
        <w:tc>
          <w:tcPr>
            <w:tcW w:w="1530" w:type="dxa"/>
          </w:tcPr>
          <w:p w14:paraId="4545C546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6BECB8E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Diversity Fund Travel Award to attend the 2015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 xml:space="preserve">SPSP 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convention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4F076C90" w14:textId="77777777" w:rsidTr="00C80AAF">
        <w:tc>
          <w:tcPr>
            <w:tcW w:w="1530" w:type="dxa"/>
          </w:tcPr>
          <w:p w14:paraId="52E8559A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737FF649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Travel Award, </w:t>
            </w:r>
            <w:r w:rsidR="0086722E" w:rsidRPr="003059C8">
              <w:rPr>
                <w:rFonts w:ascii="Spectral" w:hAnsi="Spectral" w:cs="Times New Roman"/>
                <w:iCs/>
                <w:color w:val="000000"/>
              </w:rPr>
              <w:t>APS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.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C. Huynh)</w:t>
            </w:r>
          </w:p>
        </w:tc>
      </w:tr>
      <w:tr w:rsidR="00513E87" w:rsidRPr="001A4386" w14:paraId="5386BCAF" w14:textId="77777777" w:rsidTr="00C80AAF">
        <w:tc>
          <w:tcPr>
            <w:tcW w:w="1530" w:type="dxa"/>
          </w:tcPr>
          <w:p w14:paraId="705973C2" w14:textId="77777777" w:rsidR="00513E87" w:rsidRPr="003059C8" w:rsidRDefault="00513E87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</w:t>
            </w:r>
            <w:r w:rsidR="008D2C5D" w:rsidRPr="003059C8">
              <w:rPr>
                <w:rFonts w:ascii="Spectral" w:hAnsi="Spectral" w:cs="Times New Roman"/>
              </w:rPr>
              <w:t>4</w:t>
            </w:r>
          </w:p>
        </w:tc>
        <w:tc>
          <w:tcPr>
            <w:tcW w:w="8550" w:type="dxa"/>
          </w:tcPr>
          <w:p w14:paraId="534AA8DB" w14:textId="77777777" w:rsidR="00513E87" w:rsidRPr="003059C8" w:rsidRDefault="00513E87" w:rsidP="00342E4E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Graduate Student Poster Award Finalist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SPSP conven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>. C. Huynh)</w:t>
            </w:r>
          </w:p>
        </w:tc>
      </w:tr>
      <w:tr w:rsidR="00940FF8" w:rsidRPr="001A4386" w14:paraId="21420B77" w14:textId="77777777" w:rsidTr="00C80AAF">
        <w:tc>
          <w:tcPr>
            <w:tcW w:w="1530" w:type="dxa"/>
          </w:tcPr>
          <w:p w14:paraId="012E42A5" w14:textId="77777777" w:rsidR="00940FF8" w:rsidRPr="003059C8" w:rsidRDefault="00940FF8" w:rsidP="00177A0A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7CA6D1D8" w14:textId="77777777" w:rsidR="00940FF8" w:rsidRPr="003059C8" w:rsidRDefault="005C4CEE" w:rsidP="007C236A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 for best student presentation</w:t>
            </w:r>
            <w:r w:rsidRPr="003059C8">
              <w:rPr>
                <w:rFonts w:ascii="Spectral" w:hAnsi="Spectral" w:cs="Times New Roman"/>
                <w:iCs/>
                <w:color w:val="000000"/>
              </w:rPr>
              <w:t xml:space="preserve">, </w:t>
            </w:r>
            <w:r w:rsidR="001D3112" w:rsidRPr="003059C8">
              <w:rPr>
                <w:rFonts w:ascii="Spectral" w:hAnsi="Spectral" w:cs="Times New Roman"/>
                <w:iCs/>
                <w:color w:val="000000"/>
              </w:rPr>
              <w:t>CPA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 xml:space="preserve"> (for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A</w:t>
            </w:r>
            <w:r w:rsidR="00342E4E" w:rsidRPr="003059C8">
              <w:rPr>
                <w:rFonts w:ascii="Spectral" w:hAnsi="Spectral" w:cs="Times New Roman"/>
                <w:iCs/>
                <w:color w:val="000000"/>
              </w:rPr>
              <w:t>.</w:t>
            </w:r>
            <w:r w:rsidR="00513E87" w:rsidRPr="003059C8">
              <w:rPr>
                <w:rFonts w:ascii="Spectral" w:hAnsi="Spectral" w:cs="Times New Roman"/>
                <w:iCs/>
                <w:color w:val="000000"/>
              </w:rPr>
              <w:t xml:space="preserve">C. </w:t>
            </w:r>
            <w:r w:rsidR="00940FF8" w:rsidRPr="003059C8">
              <w:rPr>
                <w:rFonts w:ascii="Spectral" w:hAnsi="Spectral" w:cs="Times New Roman"/>
                <w:iCs/>
                <w:color w:val="000000"/>
              </w:rPr>
              <w:t>Huynh</w:t>
            </w:r>
            <w:r w:rsidR="00D36E2A" w:rsidRPr="003059C8">
              <w:rPr>
                <w:rFonts w:ascii="Spectral" w:hAnsi="Spectral" w:cs="Times New Roman"/>
                <w:iCs/>
                <w:color w:val="000000"/>
              </w:rPr>
              <w:t>)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5126383B" w14:textId="334DDF00" w:rsidR="00683A55" w:rsidRPr="003059C8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</w:rPr>
      </w:pPr>
      <w:r>
        <w:rPr>
          <w:rFonts w:ascii="NeueHaasGroteskDisp Pro Md" w:hAnsi="NeueHaasGroteskDisp Pro Md" w:cs="Times New Roman"/>
          <w:bCs/>
        </w:rPr>
        <w:t>Grants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5477CF2D" w14:textId="77777777" w:rsidTr="006B6BC9">
        <w:tc>
          <w:tcPr>
            <w:tcW w:w="1458" w:type="dxa"/>
          </w:tcPr>
          <w:p w14:paraId="1ED3D0D3" w14:textId="2E42C154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</w:t>
            </w:r>
            <w:r w:rsidR="00B96760">
              <w:rPr>
                <w:rFonts w:ascii="Spectral" w:hAnsi="Spectral" w:cs="Times New Roman"/>
              </w:rPr>
              <w:t>4</w:t>
            </w:r>
          </w:p>
        </w:tc>
        <w:tc>
          <w:tcPr>
            <w:tcW w:w="8712" w:type="dxa"/>
          </w:tcPr>
          <w:p w14:paraId="5D02503E" w14:textId="125C74FA" w:rsidR="007B4430" w:rsidRDefault="00B9676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B96760">
              <w:rPr>
                <w:rFonts w:ascii="Spectral" w:hAnsi="Spectral" w:cs="Times New Roman"/>
                <w:color w:val="000000"/>
              </w:rPr>
              <w:t xml:space="preserve">Testing the Power of Forecasting Tournaments to Foster Judgmental Accuracy, Intellectual Humility and Open-Mindedness in Debates Over Human Progress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US</w:t>
            </w:r>
            <w:r w:rsidR="007B4430"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="007B4430"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), </w:t>
            </w:r>
            <w:r>
              <w:rPr>
                <w:rFonts w:ascii="Spectral" w:hAnsi="Spectral" w:cs="Times New Roman"/>
                <w:color w:val="000000"/>
              </w:rPr>
              <w:t>John Templeton Foundation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</w:p>
          <w:p w14:paraId="3EFEEA85" w14:textId="3993186F" w:rsidR="007B4430" w:rsidRPr="006B57A3" w:rsidRDefault="00B9676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i/>
                <w:color w:val="000000"/>
              </w:rPr>
              <w:t xml:space="preserve">Co-Leader 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Philip Tetlock</w:t>
            </w:r>
            <w:r w:rsidR="007B4430"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University of Pennsylvania</w:t>
            </w:r>
          </w:p>
        </w:tc>
      </w:tr>
      <w:tr w:rsidR="007B4430" w:rsidRPr="001A4386" w14:paraId="2E3DA762" w14:textId="77777777" w:rsidTr="006B6BC9">
        <w:tc>
          <w:tcPr>
            <w:tcW w:w="1458" w:type="dxa"/>
          </w:tcPr>
          <w:p w14:paraId="6B198977" w14:textId="6D21D1F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3</w:t>
            </w:r>
          </w:p>
        </w:tc>
        <w:tc>
          <w:tcPr>
            <w:tcW w:w="8712" w:type="dxa"/>
          </w:tcPr>
          <w:p w14:paraId="4DBB872D" w14:textId="24ADF1CB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 -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 (</w:t>
            </w:r>
            <w:r>
              <w:rPr>
                <w:rFonts w:ascii="Spectral" w:hAnsi="Spectral" w:cs="Times New Roman"/>
                <w:color w:val="000000"/>
              </w:rPr>
              <w:t>CAD$46,328), “</w:t>
            </w:r>
            <w:r w:rsidRPr="006B57A3">
              <w:rPr>
                <w:rFonts w:ascii="Spectral" w:hAnsi="Spectral" w:cs="Times New Roman"/>
                <w:color w:val="000000"/>
              </w:rPr>
              <w:t>Folk Understanding of Quantum Physics</w:t>
            </w:r>
            <w:r>
              <w:rPr>
                <w:rFonts w:ascii="Spectral" w:hAnsi="Spectral" w:cs="Times New Roman"/>
                <w:color w:val="000000"/>
              </w:rPr>
              <w:t xml:space="preserve">”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2BEA285A" w14:textId="77777777" w:rsidTr="006B6BC9">
        <w:tc>
          <w:tcPr>
            <w:tcW w:w="1458" w:type="dxa"/>
          </w:tcPr>
          <w:p w14:paraId="593683EC" w14:textId="282BACA2" w:rsidR="007B4430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2E8A9C78" w14:textId="41303D42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-applicant</w:t>
            </w:r>
          </w:p>
          <w:p w14:paraId="1B6FD279" w14:textId="6407AB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Anna </w:t>
            </w:r>
            <w:r w:rsidRPr="00C55D24">
              <w:rPr>
                <w:rFonts w:ascii="Spectral" w:hAnsi="Spectral" w:cs="Times New Roman"/>
                <w:i/>
                <w:color w:val="000000"/>
              </w:rPr>
              <w:t>Triandafyllidou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color w:val="000000"/>
              </w:rPr>
              <w:t>Ryerson University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000B1C23" w14:textId="77777777" w:rsidTr="006B6BC9">
        <w:tc>
          <w:tcPr>
            <w:tcW w:w="1458" w:type="dxa"/>
          </w:tcPr>
          <w:p w14:paraId="090E42EC" w14:textId="28FBA03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6</w:t>
            </w:r>
          </w:p>
        </w:tc>
        <w:tc>
          <w:tcPr>
            <w:tcW w:w="8712" w:type="dxa"/>
          </w:tcPr>
          <w:p w14:paraId="72970B60" w14:textId="77777777" w:rsidR="007B4430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Insight Grant (CAD$</w:t>
            </w:r>
            <w:r w:rsidRPr="00EC22D2">
              <w:rPr>
                <w:rFonts w:ascii="Spectral" w:hAnsi="Spectral" w:cs="Times New Roman"/>
                <w:color w:val="000000"/>
              </w:rPr>
              <w:t>192,725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, Social Sciences and Humanities Research Council of Canada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032A1242" w14:textId="203E694E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</w:t>
            </w:r>
            <w:r>
              <w:rPr>
                <w:rFonts w:ascii="Spectral" w:hAnsi="Spectral" w:cs="Times New Roman"/>
                <w:i/>
                <w:color w:val="000000"/>
              </w:rPr>
              <w:t>Matthew Feinberg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University</w:t>
            </w:r>
            <w:r>
              <w:rPr>
                <w:rFonts w:ascii="Spectral" w:hAnsi="Spectral" w:cs="Times New Roman"/>
                <w:i/>
                <w:color w:val="000000"/>
              </w:rPr>
              <w:t xml:space="preserve"> of Toronto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>, (PI)</w:t>
            </w:r>
          </w:p>
        </w:tc>
      </w:tr>
      <w:tr w:rsidR="007B4430" w:rsidRPr="001A4386" w14:paraId="3A4276DA" w14:textId="77777777" w:rsidTr="006B6BC9">
        <w:tc>
          <w:tcPr>
            <w:tcW w:w="1458" w:type="dxa"/>
          </w:tcPr>
          <w:p w14:paraId="61504842" w14:textId="35F337B8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bookmarkStart w:id="6" w:name="_Hlk61030045"/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5FF0F70C" w14:textId="3349E172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 (US$25,000/CAD$32,833), “Post-Pandemic Kaleidoscope: Documenting Social Scientists Wisdom on how to Navigate the New Normal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”</w:t>
            </w:r>
            <w:r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4D68C108" w14:textId="77777777" w:rsidTr="006B6BC9">
        <w:tc>
          <w:tcPr>
            <w:tcW w:w="1458" w:type="dxa"/>
          </w:tcPr>
          <w:p w14:paraId="3AF84206" w14:textId="5659E51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09BB71" w14:textId="6022FF9D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SHRC Connection Grant (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926), “Behavioral and Social Scientists' Wisdom for Navigating the New Normal,”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bookmarkEnd w:id="6"/>
      <w:tr w:rsidR="007B4430" w:rsidRPr="001A4386" w14:paraId="1485326C" w14:textId="77777777" w:rsidTr="006B6BC9">
        <w:tc>
          <w:tcPr>
            <w:tcW w:w="1458" w:type="dxa"/>
          </w:tcPr>
          <w:p w14:paraId="3028CFD9" w14:textId="271B0FA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61FEA06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ational Science Foundation, “RAPID: Implications of Coronavirus for Prejudices,</w:t>
            </w:r>
          </w:p>
          <w:p w14:paraId="53BCE6B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ultural Change, and Health,” </w:t>
            </w:r>
            <w:r w:rsidRPr="004A7F30">
              <w:rPr>
                <w:rFonts w:ascii="Spectral" w:hAnsi="Spectral" w:cs="Times New Roman"/>
                <w:i/>
                <w:iCs/>
                <w:color w:val="000000"/>
              </w:rPr>
              <w:t>Collaborator</w:t>
            </w:r>
          </w:p>
          <w:p w14:paraId="28BA7773" w14:textId="00ED2C0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teven Neuberg, Arizona State University, USA (PI)</w:t>
            </w:r>
          </w:p>
        </w:tc>
      </w:tr>
      <w:tr w:rsidR="007B4430" w:rsidRPr="001A4386" w14:paraId="749A1871" w14:textId="77777777" w:rsidTr="006B6BC9">
        <w:tc>
          <w:tcPr>
            <w:tcW w:w="1458" w:type="dxa"/>
          </w:tcPr>
          <w:p w14:paraId="64B310AE" w14:textId="7FDAC14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4493C930" w14:textId="64E74761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239,70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0FAB09EC" w14:textId="77777777" w:rsidTr="006B6BC9">
        <w:tc>
          <w:tcPr>
            <w:tcW w:w="1458" w:type="dxa"/>
          </w:tcPr>
          <w:p w14:paraId="722956E6" w14:textId="452ACDAD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4B5AB3AA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Global Innovations in Character Development Grant (CAD$299,919), Templeton World Charity Foundation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1B07C18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Santushi Amarasuriya, University of Colombo, Sri Lanka (PI)</w:t>
            </w:r>
          </w:p>
        </w:tc>
      </w:tr>
      <w:tr w:rsidR="007B4430" w:rsidRPr="001A4386" w14:paraId="4435807A" w14:textId="77777777" w:rsidTr="006B6BC9">
        <w:tc>
          <w:tcPr>
            <w:tcW w:w="1458" w:type="dxa"/>
          </w:tcPr>
          <w:p w14:paraId="16858733" w14:textId="195733C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416A533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Pathways to Character Grant (US$210,000/CAD$260,000),</w:t>
            </w: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BA7C1B" w14:textId="2706B9A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David Moscovitch (co-PI)</w:t>
            </w:r>
          </w:p>
        </w:tc>
      </w:tr>
      <w:tr w:rsidR="007B4430" w:rsidRPr="001A4386" w14:paraId="2B9B9571" w14:textId="77777777" w:rsidTr="006B6BC9">
        <w:tc>
          <w:tcPr>
            <w:tcW w:w="1458" w:type="dxa"/>
          </w:tcPr>
          <w:p w14:paraId="17754A79" w14:textId="480DD5C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7C4913A" w14:textId="55CEE20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Ontario Early Researcher Award Grant (CAD$190,000), Ontario Ministry of Research, Innovation and Science &amp; University of Waterloo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66947F9D" w14:textId="11F2DDBC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3E757D60" w14:textId="2D312F9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79757A01" w14:textId="52FB99D5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72716854" w14:textId="19496263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38E7622D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BF3387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Research Grant (CAD$6,500), Shastri Indo-Canadian Institute, co-PI</w:t>
            </w:r>
          </w:p>
          <w:p w14:paraId="4A2C25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with Naved Iqbal, Jamia </w:t>
            </w:r>
            <w:proofErr w:type="spellStart"/>
            <w:r w:rsidRPr="003059C8">
              <w:rPr>
                <w:rFonts w:ascii="Spectral" w:hAnsi="Spectral" w:cs="Times New Roman"/>
                <w:i/>
                <w:color w:val="000000"/>
              </w:rPr>
              <w:t>Millia</w:t>
            </w:r>
            <w:proofErr w:type="spellEnd"/>
            <w:r w:rsidRPr="003059C8">
              <w:rPr>
                <w:rFonts w:ascii="Spectral" w:hAnsi="Spectral" w:cs="Times New Roman"/>
                <w:i/>
                <w:color w:val="000000"/>
              </w:rPr>
              <w:t xml:space="preserve"> Islamia University, New Delhi (PI)</w:t>
            </w:r>
          </w:p>
        </w:tc>
      </w:tr>
      <w:tr w:rsidR="007B4430" w:rsidRPr="001A4386" w14:paraId="43A8AD8E" w14:textId="77777777" w:rsidTr="006B6BC9">
        <w:tc>
          <w:tcPr>
            <w:tcW w:w="1458" w:type="dxa"/>
          </w:tcPr>
          <w:p w14:paraId="06D0AFF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0EEE78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Chronic Disease Prevention Initiative Seed Grant (CAD$10,000), University of Waterloo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56F18812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Mehrnaz Mostafapour (student PI)</w:t>
            </w: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1BF6DC6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Chronic Disease Prevention Initiative Seed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Network for Aging Research Catalyst Grant (CAD$6,500), co-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294D739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t>with Ian McGregor (PI)</w:t>
            </w: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Emerging Scholar Mentorship Grant (CAD$10,000), University of Waterloo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 xml:space="preserve">PI 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4F723E45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625E297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Templeton Science of Prospection Award ($145,000)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  <w:p w14:paraId="4541FE4C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i/>
                <w:color w:val="000000"/>
              </w:rPr>
              <w:lastRenderedPageBreak/>
              <w:t>with Kathleen Vohs (co-PI)</w:t>
            </w: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8</w:t>
            </w:r>
          </w:p>
        </w:tc>
        <w:tc>
          <w:tcPr>
            <w:tcW w:w="8712" w:type="dxa"/>
          </w:tcPr>
          <w:p w14:paraId="76268553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SHRC Insight Grant (CAD$153,243), Social Sciences and Humanities Research Council of Canada, </w:t>
            </w:r>
            <w:r w:rsidRPr="003059C8">
              <w:rPr>
                <w:rFonts w:ascii="Spectral" w:hAnsi="Spectral" w:cs="Times New Roman"/>
                <w:i/>
                <w:iCs/>
                <w:color w:val="000000"/>
              </w:rPr>
              <w:t>PI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0B152896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1354821F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6A0154E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CEFF67E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RBC Your Future Grant, University of Waterloo (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1F8139E9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4A8EA1C7" w14:textId="7777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43A9C177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66C9551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, University of Michigan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3132566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302F105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, University of Michigan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4EF8740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418298DB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, Rackham Graduate School, University of Michigan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38B0008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06AED60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Center for Russian and Eastern European Studies, University of Michigan</w:t>
            </w:r>
          </w:p>
          <w:p w14:paraId="191818A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in Russia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23E11415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058016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, University of Michigan</w:t>
            </w:r>
          </w:p>
          <w:p w14:paraId="42F63B7D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summer research outside of the United States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3CDDCB03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4CDEBBAF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, International Institute, University of Michigan</w:t>
            </w:r>
          </w:p>
          <w:p w14:paraId="0CB069E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research outside the United States</w:t>
            </w: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, Culture and Cognition Program, University of Michigan</w:t>
            </w:r>
          </w:p>
          <w:p w14:paraId="64E1C79E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Research grant awarded for field research in Russia</w:t>
            </w: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6763675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Research Grant, German National Academic Foundation</w:t>
            </w:r>
          </w:p>
          <w:p w14:paraId="6D9DBBDC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/>
              </w:rPr>
              <w:t>Research grant awarded for independent research in Eastern Europe</w:t>
            </w:r>
          </w:p>
        </w:tc>
      </w:tr>
    </w:tbl>
    <w:p w14:paraId="62486C05" w14:textId="77777777" w:rsidR="005E774B" w:rsidRPr="003059C8" w:rsidRDefault="005E774B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</w:p>
    <w:p w14:paraId="5B8A0C61" w14:textId="11B2FCB3" w:rsidR="00B00693" w:rsidRPr="003059C8" w:rsidRDefault="003059C8" w:rsidP="00342E4E">
      <w:pPr>
        <w:pStyle w:val="NoSpacing"/>
        <w:pBdr>
          <w:bottom w:val="single" w:sz="4" w:space="1" w:color="auto"/>
        </w:pBdr>
        <w:rPr>
          <w:rFonts w:ascii="Spectral" w:hAnsi="Spectral" w:cs="Times New Roman"/>
          <w:b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>Publications</w:t>
      </w:r>
      <w:r w:rsidR="00BE6039" w:rsidRPr="003059C8">
        <w:rPr>
          <w:rFonts w:ascii="NeueHaasGroteskDisp Pro Md" w:hAnsi="NeueHaasGroteskDisp Pro Md" w:cs="Times New Roman"/>
          <w:bCs/>
          <w:color w:val="000000"/>
          <w:lang w:val="en-GB"/>
        </w:rPr>
        <w:t xml:space="preserve"> </w:t>
      </w:r>
      <w:r w:rsidR="00BE6039" w:rsidRPr="003059C8">
        <w:rPr>
          <w:rFonts w:ascii="Spectral" w:hAnsi="Spectral" w:cs="Times New Roman"/>
          <w:b/>
          <w:color w:val="000000"/>
          <w:lang w:val="en-GB"/>
        </w:rPr>
        <w:t>(student co-authors are underlined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 xml:space="preserve"> / impact factor in parenthes</w:t>
      </w:r>
      <w:r w:rsidR="00100FA5" w:rsidRPr="003059C8">
        <w:rPr>
          <w:rFonts w:ascii="Spectral" w:hAnsi="Spectral" w:cs="Times New Roman"/>
          <w:b/>
          <w:color w:val="000000"/>
          <w:lang w:val="en-GB"/>
        </w:rPr>
        <w:t>e</w:t>
      </w:r>
      <w:r w:rsidR="00CA403E" w:rsidRPr="003059C8">
        <w:rPr>
          <w:rFonts w:ascii="Spectral" w:hAnsi="Spectral" w:cs="Times New Roman"/>
          <w:b/>
          <w:color w:val="000000"/>
          <w:lang w:val="en-GB"/>
        </w:rPr>
        <w:t>s</w:t>
      </w:r>
      <w:r w:rsidR="00D353AC" w:rsidRPr="003059C8">
        <w:rPr>
          <w:rFonts w:ascii="Spectral" w:hAnsi="Spectral" w:cs="Times New Roman"/>
          <w:b/>
          <w:color w:val="000000"/>
          <w:lang w:val="en-GB"/>
        </w:rPr>
        <w:t>)</w:t>
      </w:r>
    </w:p>
    <w:p w14:paraId="60F1B048" w14:textId="7F4E47F6" w:rsidR="00B2161B" w:rsidRPr="00C352A4" w:rsidRDefault="00C352A4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bookmarkStart w:id="7" w:name="_ENREF_8"/>
      <w:r w:rsidRPr="00C352A4">
        <w:rPr>
          <w:rFonts w:ascii="NeueHaasGroteskDisp Pro Md" w:hAnsi="NeueHaasGroteskDisp Pro Md"/>
          <w:bCs/>
          <w:iCs/>
          <w:sz w:val="22"/>
          <w:szCs w:val="22"/>
          <w:lang w:val="en-US"/>
        </w:rPr>
        <w:t>Articles</w:t>
      </w:r>
    </w:p>
    <w:p w14:paraId="780BCC7D" w14:textId="06FA65BB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8" w:name="_Hlk58345161"/>
      <w:bookmarkStart w:id="9" w:name="_Hlk61029720"/>
      <w:bookmarkStart w:id="10" w:name="_Hlk46853086"/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85B6B">
        <w:rPr>
          <w:rFonts w:ascii="Spectral" w:hAnsi="Spectral"/>
          <w:sz w:val="22"/>
          <w:szCs w:val="22"/>
          <w:lang w:val="en-US"/>
        </w:rPr>
        <w:t>in press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AD7B3EE" w14:textId="77777777" w:rsidR="00C227F9" w:rsidRDefault="00C227F9" w:rsidP="00C227F9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CB7BE42" w14:textId="42971321" w:rsidR="00EC22D2" w:rsidRDefault="00EC22D2" w:rsidP="00EC22D2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8C5B48D" w14:textId="4F70420D" w:rsidR="001335FC" w:rsidRPr="001335FC" w:rsidRDefault="001335FC" w:rsidP="00EC22D2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>oc Research Competition at the forthcoming Human Behavior and Evolution Society Conference, 2021</w:t>
      </w:r>
    </w:p>
    <w:p w14:paraId="076B24BF" w14:textId="14C4BDFE" w:rsidR="007025C7" w:rsidRDefault="007025C7" w:rsidP="007025C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in press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6C0DBFC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485814A1" w14:textId="0338D8C8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lastRenderedPageBreak/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8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1D936D01" w14:textId="77777777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bookmarkStart w:id="11" w:name="_Hlk46853180"/>
      <w:bookmarkEnd w:id="9"/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1"/>
    <w:p w14:paraId="6D167E89" w14:textId="7B1BF9BF" w:rsidR="00D42789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Alajak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9074FB2" w14:textId="2FB6B751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47EA0E43" w14:textId="658F50EF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7A1D2919" w14:textId="527AB3F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SJR 1.61)</w:t>
      </w:r>
    </w:p>
    <w:p w14:paraId="43A796AC" w14:textId="77777777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58345086"/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26/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sciadv.aaz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>0289</w:t>
      </w:r>
      <w:bookmarkEnd w:id="12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2725742" w14:textId="578AC74B" w:rsidR="00FF1C85" w:rsidRPr="003059C8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</w:t>
      </w:r>
      <w:proofErr w:type="spellStart"/>
      <w:r w:rsidR="00E0521B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polarized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gramStart"/>
      <w:r w:rsidRPr="003059C8">
        <w:rPr>
          <w:rStyle w:val="NoneA"/>
          <w:rFonts w:ascii="Spectral" w:hAnsi="Spectral"/>
          <w:sz w:val="22"/>
          <w:szCs w:val="22"/>
          <w:lang w:val="fr-FR"/>
        </w:rPr>
        <w:t>world:</w:t>
      </w:r>
      <w:proofErr w:type="gram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nd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unknown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="00626346" w:rsidRPr="003059C8">
        <w:rPr>
          <w:rFonts w:ascii="Spectral" w:hAnsi="Spectral"/>
          <w:sz w:val="22"/>
          <w:szCs w:val="22"/>
        </w:rPr>
        <w:t>​​​​​​​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target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0C5CB8F4" w14:textId="75188289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A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common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model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is</w:t>
      </w:r>
      <w:proofErr w:type="spellEnd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essential for a cumulative science of </w:t>
      </w:r>
      <w:proofErr w:type="spellStart"/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wisdom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Psychological </w:t>
      </w:r>
      <w:proofErr w:type="spellStart"/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Inquiry</w:t>
      </w:r>
      <w:proofErr w:type="spellEnd"/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proofErr w:type="spellStart"/>
      <w:r w:rsidR="00626346" w:rsidRPr="003059C8">
        <w:rPr>
          <w:rFonts w:ascii="Spectral" w:hAnsi="Spectral"/>
          <w:sz w:val="22"/>
          <w:szCs w:val="22"/>
        </w:rPr>
        <w:t>doi</w:t>
      </w:r>
      <w:proofErr w:type="spellEnd"/>
      <w:r w:rsidR="00626346" w:rsidRPr="003059C8">
        <w:rPr>
          <w:rFonts w:ascii="Spectral" w:hAnsi="Spectral"/>
          <w:sz w:val="22"/>
          <w:szCs w:val="22"/>
        </w:rPr>
        <w:t>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proofErr w:type="spellStart"/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</w:t>
      </w:r>
      <w:proofErr w:type="spellStart"/>
      <w:r w:rsidRPr="003059C8">
        <w:rPr>
          <w:rStyle w:val="NoneA"/>
          <w:rFonts w:ascii="Spectral" w:hAnsi="Spectral"/>
          <w:sz w:val="22"/>
          <w:szCs w:val="22"/>
          <w:lang w:val="fr-FR"/>
        </w:rPr>
        <w:t>commentaries</w:t>
      </w:r>
      <w:proofErr w:type="spellEnd"/>
      <w:r w:rsidRPr="003059C8">
        <w:rPr>
          <w:rStyle w:val="NoneA"/>
          <w:rFonts w:ascii="Spectral" w:hAnsi="Spectral"/>
          <w:sz w:val="22"/>
          <w:szCs w:val="22"/>
          <w:lang w:val="fr-FR"/>
        </w:rPr>
        <w:t>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7E70AFF8" w14:textId="77777777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E65C6C0" w14:textId="27623AA6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61A1329" w14:textId="01433CC5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76A2AE03" w14:textId="6EC0AE1F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3" w:name="_Hlk61029707"/>
      <w:bookmarkEnd w:id="10"/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Ko, A., Pick, C., Kwon, J. Y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arl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Krems, J. A., Varnum, M. E. W., Neel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Peysh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oonyasiriwat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W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ndstätter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E., Vasquez, J. E. C., Galindo, O., Pereira de Felipe, R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rispim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A. C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Fetvadjiev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V. H., Fischer, R., Karl, J., David, D.,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Gald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3C1613C8" w14:textId="7B6CA49D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03797A01" w14:textId="5DF30DD5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proofErr w:type="spellStart"/>
      <w:r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CA"/>
        </w:rPr>
        <w:t xml:space="preserve">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3FBBDCA9" w14:textId="0029664A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bookmarkStart w:id="14" w:name="_Hlk46853115"/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s40167-018-0073-3</w:t>
      </w:r>
    </w:p>
    <w:bookmarkEnd w:id="13"/>
    <w:bookmarkEnd w:id="14"/>
    <w:p w14:paraId="06DB31E2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Staffel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: 10.1007/s10790-019-09711-7.</w:t>
      </w:r>
    </w:p>
    <w:p w14:paraId="5CCC540C" w14:textId="77777777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0CFCBD9" w14:textId="03E31BA7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partially-inform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 xml:space="preserve">, 50, 49-55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1B29CAFE" w14:textId="71FA3DBB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wealth→life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history→innovation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9000086</w:t>
      </w:r>
    </w:p>
    <w:p w14:paraId="0168A465" w14:textId="25C2D2D2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15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15"/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6D35392F" w14:textId="77777777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545CD0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45CD0" w:rsidRPr="003059C8">
        <w:rPr>
          <w:rFonts w:ascii="Spectral" w:hAnsi="Spectral"/>
          <w:sz w:val="22"/>
          <w:szCs w:val="22"/>
          <w:lang w:val="en-CA"/>
        </w:rPr>
        <w:t>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7EAA39C3" w14:textId="77777777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E4C80F6" w14:textId="77777777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[commentary]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3EF309F" w14:textId="626F6FD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proofErr w:type="spellStart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oi</w:t>
      </w:r>
      <w:proofErr w:type="spellEnd"/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63CEF090" w14:textId="77777777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0AB6F29" w14:textId="77777777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Leckelt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Wetzel, E., Gerlach, T. M., Ackerman, R. A., Miller, J. D., Chopik, W. J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Pen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L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Geukes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uefne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 C.P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Hutte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R., Richter, D., Renner, K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llrogg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echee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2A63A516" w14:textId="4F2BF964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 Social class and wise reasoning about interpersonal conflicts across regions, </w:t>
      </w:r>
      <w:proofErr w:type="gram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persons</w:t>
      </w:r>
      <w:proofErr w:type="gram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</w:t>
      </w:r>
      <w:proofErr w:type="spellStart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</w:t>
      </w:r>
      <w:proofErr w:type="spellEnd"/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3BADD4B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</w:t>
      </w:r>
      <w:proofErr w:type="spellStart"/>
      <w:r w:rsidR="00092823" w:rsidRPr="003059C8">
        <w:rPr>
          <w:rFonts w:ascii="Spectral" w:hAnsi="Spectral"/>
          <w:sz w:val="22"/>
          <w:szCs w:val="22"/>
          <w:lang w:val="en-US"/>
        </w:rPr>
        <w:t>McPhetres</w:t>
      </w:r>
      <w:proofErr w:type="spellEnd"/>
      <w:r w:rsidR="00092823" w:rsidRPr="003059C8">
        <w:rPr>
          <w:rFonts w:ascii="Spectral" w:hAnsi="Spectral"/>
          <w:sz w:val="22"/>
          <w:szCs w:val="22"/>
          <w:lang w:val="en-US"/>
        </w:rPr>
        <w:t>, 2019)</w:t>
      </w:r>
    </w:p>
    <w:p w14:paraId="569CAA64" w14:textId="6CA0F401" w:rsidR="003118AC" w:rsidRPr="003059C8" w:rsidRDefault="003118A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Scienc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1222CE66" w14:textId="77777777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="00F22A7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F22A79" w:rsidRPr="003059C8">
        <w:rPr>
          <w:rFonts w:ascii="Spectral" w:hAnsi="Spectral"/>
          <w:sz w:val="22"/>
          <w:szCs w:val="22"/>
          <w:lang w:val="en-CA"/>
        </w:rPr>
        <w:t>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FC9BA36" w14:textId="77777777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F702A9E" w14:textId="77777777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16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16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21832E01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last 3 years</w:t>
      </w:r>
    </w:p>
    <w:p w14:paraId="21820F6A" w14:textId="37B8BA2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56D3216" w14:textId="77777777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proofErr w:type="gramStart"/>
      <w:r w:rsidRPr="003059C8">
        <w:rPr>
          <w:rFonts w:ascii="Spectral" w:hAnsi="Spectral"/>
          <w:b/>
          <w:sz w:val="22"/>
          <w:szCs w:val="22"/>
          <w:lang w:val="en-CA"/>
        </w:rPr>
        <w:t>new</w:t>
      </w:r>
      <w:proofErr w:type="gramEnd"/>
      <w:r w:rsidRPr="003059C8">
        <w:rPr>
          <w:rFonts w:ascii="Spectral" w:hAnsi="Spectral"/>
          <w:b/>
          <w:sz w:val="22"/>
          <w:szCs w:val="22"/>
          <w:lang w:val="en-CA"/>
        </w:rPr>
        <w:t xml:space="preserve"> journal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1AE26D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155850F5" w14:textId="1109718E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4A41A5F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1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29A8B76" w14:textId="77777777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iCs/>
          <w:sz w:val="22"/>
          <w:szCs w:val="22"/>
          <w:lang w:val="en-US"/>
        </w:rPr>
        <w:t>: 10.1111/spc3.12343 (</w:t>
      </w:r>
      <w:r w:rsidRPr="003059C8">
        <w:rPr>
          <w:rFonts w:ascii="Spectral" w:hAnsi="Spectral"/>
          <w:b/>
          <w:iCs/>
          <w:sz w:val="22"/>
          <w:szCs w:val="22"/>
          <w:lang w:val="en-US"/>
        </w:rPr>
        <w:t>h = 25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7ECE2BF1" w14:textId="77777777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17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17"/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0508D714" w14:textId="77777777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18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18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3F822251" w14:textId="77777777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are link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88C1FA2" w14:textId="13F591F2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19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19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19EA32B9" w14:textId="3492E28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proofErr w:type="spellStart"/>
      <w:r w:rsidR="00C56129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56129" w:rsidRPr="003059C8">
        <w:rPr>
          <w:rFonts w:ascii="Spectral" w:hAnsi="Spectral"/>
          <w:sz w:val="22"/>
          <w:szCs w:val="22"/>
          <w:lang w:val="en-CA"/>
        </w:rPr>
        <w:t>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2BAA83EB" w14:textId="77777777" w:rsidR="00FA2A6F" w:rsidRPr="003059C8" w:rsidRDefault="00FA2A6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0C8A1D46" w14:textId="77777777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Sahdra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, B. &amp;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Ciarocc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facilitate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CA403E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CA403E" w:rsidRPr="003059C8">
        <w:rPr>
          <w:rFonts w:ascii="Spectral" w:hAnsi="Spectral"/>
          <w:sz w:val="22"/>
          <w:szCs w:val="22"/>
          <w:lang w:val="en-US"/>
        </w:rPr>
        <w:t>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74655655" w14:textId="77777777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>doi:10.1093/</w:t>
      </w:r>
      <w:proofErr w:type="spellStart"/>
      <w:r w:rsidR="00547D72" w:rsidRPr="003059C8">
        <w:rPr>
          <w:rFonts w:ascii="Spectral" w:hAnsi="Spectral"/>
          <w:sz w:val="22"/>
          <w:szCs w:val="22"/>
          <w:lang w:val="en-US"/>
        </w:rPr>
        <w:t>eurheartj</w:t>
      </w:r>
      <w:proofErr w:type="spellEnd"/>
      <w:r w:rsidR="00547D72" w:rsidRPr="003059C8">
        <w:rPr>
          <w:rFonts w:ascii="Spectral" w:hAnsi="Spectral"/>
          <w:sz w:val="22"/>
          <w:szCs w:val="22"/>
          <w:lang w:val="en-US"/>
        </w:rPr>
        <w:t xml:space="preserve">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01A6509C" w14:textId="18BF44AC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 xml:space="preserve">(8), 893-902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72B5A9D" w14:textId="004E48F0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lationships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634B8845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mitriev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Tamir, M., Uchida, Y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oopman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-Holm, B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Uhrig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M., Floerke, V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okh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proofErr w:type="spellStart"/>
      <w:r w:rsidR="00CA403E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CA403E" w:rsidRPr="003059C8">
        <w:rPr>
          <w:rFonts w:ascii="Spectral" w:hAnsi="Spectral"/>
          <w:iCs/>
          <w:sz w:val="22"/>
          <w:szCs w:val="22"/>
          <w:lang w:val="en-CA"/>
        </w:rPr>
        <w:t>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52597DF6" w14:textId="77777777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20" w:name="_Hlk58346129"/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0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5665CC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5665CC" w:rsidRPr="003059C8">
        <w:rPr>
          <w:rFonts w:ascii="Spectral" w:hAnsi="Spectral"/>
          <w:sz w:val="22"/>
          <w:szCs w:val="22"/>
          <w:lang w:val="en-CA"/>
        </w:rPr>
        <w:t xml:space="preserve">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42EEDC28" w14:textId="77777777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07507495" w14:textId="77777777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really nic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1ECC9A5F" w14:textId="77777777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 xml:space="preserve">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-up for the </w:t>
      </w:r>
      <w:proofErr w:type="spellStart"/>
      <w:r w:rsidR="00214194" w:rsidRPr="003059C8">
        <w:rPr>
          <w:rFonts w:ascii="Spectral" w:hAnsi="Spectral"/>
          <w:iCs/>
          <w:sz w:val="22"/>
          <w:szCs w:val="22"/>
          <w:lang w:val="en-US"/>
        </w:rPr>
        <w:t>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</w:t>
      </w:r>
      <w:proofErr w:type="spellEnd"/>
      <w:r w:rsidR="00214194" w:rsidRPr="003059C8">
        <w:rPr>
          <w:rFonts w:ascii="Spectral" w:hAnsi="Spectral"/>
          <w:iCs/>
          <w:sz w:val="22"/>
          <w:szCs w:val="22"/>
          <w:lang w:val="en-US"/>
        </w:rPr>
        <w:t xml:space="preserve"> Award (2015)</w:t>
      </w:r>
    </w:p>
    <w:p w14:paraId="4D503D2D" w14:textId="77777777" w:rsidR="00445969" w:rsidRPr="003059C8" w:rsidRDefault="00445969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6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21E1D62F" w14:textId="1F8AE724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proofErr w:type="spellStart"/>
      <w:r w:rsidR="00CE0E8E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CE0E8E" w:rsidRPr="003059C8">
        <w:rPr>
          <w:rFonts w:ascii="Spectral" w:hAnsi="Spectral"/>
          <w:sz w:val="22"/>
          <w:szCs w:val="22"/>
          <w:lang w:val="en-CA"/>
        </w:rPr>
        <w:t>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7B0A7535" w14:textId="5CBC6719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Schryer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>ictimized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proofErr w:type="spellStart"/>
      <w:r w:rsidR="008557D2" w:rsidRPr="003059C8">
        <w:rPr>
          <w:rFonts w:ascii="Spectral" w:hAnsi="Spectral"/>
          <w:iCs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1B2DA31" w14:textId="7AC794A2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CA"/>
        </w:rPr>
        <w:t xml:space="preserve">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52D4A9DA" w14:textId="72B1E006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EB7AEA6" w14:textId="485CC6C7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>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2F25B8EF" w14:textId="10B4D140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8557D2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557D2" w:rsidRPr="003059C8">
        <w:rPr>
          <w:rFonts w:ascii="Spectral" w:hAnsi="Spectral"/>
          <w:sz w:val="22"/>
          <w:szCs w:val="22"/>
          <w:lang w:val="en-US"/>
        </w:rPr>
        <w:t xml:space="preserve">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</w:t>
      </w:r>
      <w:proofErr w:type="spellStart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>Klineberg</w:t>
      </w:r>
      <w:proofErr w:type="spellEnd"/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 Intercultural and International Relations Award </w:t>
      </w:r>
    </w:p>
    <w:p w14:paraId="1A9C063A" w14:textId="77777777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proofErr w:type="spellStart"/>
      <w:r w:rsidRPr="003059C8">
        <w:rPr>
          <w:rFonts w:ascii="Spectral" w:hAnsi="Spectral"/>
          <w:sz w:val="22"/>
          <w:szCs w:val="22"/>
          <w:lang w:val="en-US"/>
        </w:rPr>
        <w:lastRenderedPageBreak/>
        <w:t>Kime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one's self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8557D2" w:rsidRPr="003059C8">
        <w:rPr>
          <w:rFonts w:ascii="Spectral" w:hAnsi="Spectral"/>
          <w:sz w:val="22"/>
          <w:szCs w:val="22"/>
          <w:lang w:val="en-US"/>
        </w:rPr>
        <w:t>doi:10.1016/j.jesp</w:t>
      </w:r>
      <w:proofErr w:type="gramEnd"/>
      <w:r w:rsidR="008557D2" w:rsidRPr="003059C8">
        <w:rPr>
          <w:rFonts w:ascii="Spectral" w:hAnsi="Spectral"/>
          <w:sz w:val="22"/>
          <w:szCs w:val="22"/>
          <w:lang w:val="en-US"/>
        </w:rPr>
        <w:t>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="0015005C" w:rsidRPr="003059C8">
        <w:rPr>
          <w:rFonts w:ascii="Spectral" w:hAnsi="Spectral"/>
          <w:sz w:val="22"/>
          <w:szCs w:val="22"/>
          <w:lang w:val="en-US"/>
        </w:rPr>
        <w:t>both</w:t>
      </w:r>
      <w:proofErr w:type="gramEnd"/>
      <w:r w:rsidR="0015005C" w:rsidRPr="003059C8">
        <w:rPr>
          <w:rFonts w:ascii="Spectral" w:hAnsi="Spectral"/>
          <w:sz w:val="22"/>
          <w:szCs w:val="22"/>
          <w:lang w:val="en-US"/>
        </w:rPr>
        <w:t xml:space="preserve"> authors contributed equally to this research</w:t>
      </w:r>
    </w:p>
    <w:p w14:paraId="1EB57E02" w14:textId="77777777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proofErr w:type="spellStart"/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proofErr w:type="spellEnd"/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</w:t>
      </w:r>
      <w:proofErr w:type="gramStart"/>
      <w:r w:rsidR="005A6E36" w:rsidRPr="003059C8">
        <w:rPr>
          <w:rFonts w:ascii="Spectral" w:hAnsi="Spectral"/>
          <w:sz w:val="22"/>
          <w:szCs w:val="22"/>
          <w:lang w:val="en-US"/>
        </w:rPr>
        <w:t>research</w:t>
      </w:r>
      <w:proofErr w:type="gramEnd"/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D1A8507" w14:textId="66868092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1DC7418F" w14:textId="2FC66DA3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 xml:space="preserve">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0FEF3221" w14:textId="77777777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proofErr w:type="gramStart"/>
      <w:r w:rsidR="00B661DB" w:rsidRPr="003059C8">
        <w:rPr>
          <w:rFonts w:ascii="Spectral" w:hAnsi="Spectral"/>
          <w:iCs/>
          <w:sz w:val="22"/>
          <w:szCs w:val="22"/>
          <w:lang w:val="en-US"/>
        </w:rPr>
        <w:t>492</w:t>
      </w:r>
      <w:proofErr w:type="gramEnd"/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77777777" w:rsidR="002772BB" w:rsidRPr="003059C8" w:rsidRDefault="00CE0E8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 in Social Psychology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4F4F8DD7" w14:textId="77777777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iCs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iCs/>
          <w:sz w:val="22"/>
          <w:szCs w:val="22"/>
          <w:lang w:val="en-US"/>
        </w:rPr>
        <w:t>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E85A01">
      <w:pPr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084CBB81" w14:textId="7777777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A534D5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) .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B917C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B917C5" w:rsidRPr="003059C8">
        <w:rPr>
          <w:rFonts w:ascii="Spectral" w:hAnsi="Spectral"/>
          <w:sz w:val="22"/>
          <w:szCs w:val="22"/>
          <w:lang w:val="en-US"/>
        </w:rPr>
        <w:t>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790CC4BE" w14:textId="77777777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Katunar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461585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461585" w:rsidRPr="003059C8">
        <w:rPr>
          <w:rFonts w:ascii="Spectral" w:hAnsi="Spectral"/>
          <w:sz w:val="22"/>
          <w:szCs w:val="22"/>
          <w:lang w:val="en-US"/>
        </w:rPr>
        <w:t>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p w14:paraId="242A8572" w14:textId="1567DC3D" w:rsidR="000162AB" w:rsidRDefault="000162AB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39985610" w:rsidR="00C771F0" w:rsidRPr="00C352A4" w:rsidRDefault="00C352A4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Chapters in books</w:t>
      </w:r>
    </w:p>
    <w:p w14:paraId="0BF76DD5" w14:textId="54345514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1" w:name="_Hlk61029790"/>
      <w:r w:rsidRPr="003059C8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in press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p w14:paraId="5873B857" w14:textId="77777777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, Rotella, A., 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and Grossmann, I.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38D95C1B" w14:textId="341BC4FA" w:rsidR="007B4430" w:rsidRPr="007B443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lastRenderedPageBreak/>
        <w:fldChar w:fldCharType="end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="007B4430"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="007B4430"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="007B4430"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65CF7862" w14:textId="05AF5014" w:rsidR="00BA7B05" w:rsidRPr="003059C8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  <w:r w:rsidR="00BA7B05"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="00BA7B05"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="00BA7B05" w:rsidRPr="003059C8">
        <w:rPr>
          <w:rFonts w:ascii="Spectral" w:hAnsi="Spectral"/>
          <w:sz w:val="22"/>
          <w:szCs w:val="22"/>
          <w:lang w:val="en-CA"/>
        </w:rPr>
        <w:t xml:space="preserve">In B. Schwartz, C. </w:t>
      </w:r>
      <w:proofErr w:type="spellStart"/>
      <w:r w:rsidR="00BA7B05" w:rsidRPr="003059C8">
        <w:rPr>
          <w:rFonts w:ascii="Spectral" w:hAnsi="Spectral"/>
          <w:sz w:val="22"/>
          <w:szCs w:val="22"/>
          <w:lang w:val="en-CA"/>
        </w:rPr>
        <w:t>Bernacchio</w:t>
      </w:r>
      <w:proofErr w:type="spellEnd"/>
      <w:r w:rsidR="00BA7B05" w:rsidRPr="003059C8">
        <w:rPr>
          <w:rFonts w:ascii="Spectral" w:hAnsi="Spectral"/>
          <w:sz w:val="22"/>
          <w:szCs w:val="22"/>
          <w:lang w:val="en-CA"/>
        </w:rPr>
        <w:t xml:space="preserve">, C. González-Cantón </w:t>
      </w:r>
      <w:r w:rsidR="00BA7B05"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="00BA7B05"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="00BA7B05"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80104A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80104A">
        <w:rPr>
          <w:rFonts w:ascii="Spectral" w:hAnsi="Spectral"/>
          <w:sz w:val="22"/>
          <w:szCs w:val="22"/>
          <w:lang w:val="en-US"/>
        </w:rPr>
        <w:t xml:space="preserve">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#DOI</w:t>
      </w:r>
    </w:p>
    <w:p w14:paraId="46DE3DA3" w14:textId="7B491A88" w:rsidR="00D330C0" w:rsidRPr="003059C8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2" w:name="_Hlk61029797"/>
      <w:bookmarkEnd w:id="21"/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Braddick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: 10.1093/</w:t>
      </w:r>
      <w:proofErr w:type="spellStart"/>
      <w:r w:rsidR="00A969CF" w:rsidRPr="003059C8">
        <w:rPr>
          <w:rFonts w:ascii="Spectral" w:hAnsi="Spectral"/>
          <w:sz w:val="22"/>
          <w:szCs w:val="22"/>
          <w:lang w:val="en-US"/>
        </w:rPr>
        <w:t>acrefore</w:t>
      </w:r>
      <w:proofErr w:type="spellEnd"/>
      <w:r w:rsidR="00A969CF" w:rsidRPr="003059C8">
        <w:rPr>
          <w:rFonts w:ascii="Spectral" w:hAnsi="Spectral"/>
          <w:sz w:val="22"/>
          <w:szCs w:val="22"/>
          <w:lang w:val="en-US"/>
        </w:rPr>
        <w:t>/9780190236557.013.586</w:t>
      </w:r>
    </w:p>
    <w:bookmarkEnd w:id="22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ognition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and cultural change in social class. In W. H. Brekhus &amp; G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ngatow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A3320B" w:rsidRPr="003059C8">
        <w:rPr>
          <w:rFonts w:ascii="Spectral" w:hAnsi="Spectral"/>
          <w:sz w:val="22"/>
          <w:szCs w:val="22"/>
          <w:lang w:val="en-CA"/>
        </w:rPr>
        <w:t>oxfordhb</w:t>
      </w:r>
      <w:proofErr w:type="spellEnd"/>
      <w:r w:rsidR="00A3320B" w:rsidRPr="003059C8">
        <w:rPr>
          <w:rFonts w:ascii="Spectral" w:hAnsi="Spectral"/>
          <w:sz w:val="22"/>
          <w:szCs w:val="22"/>
          <w:lang w:val="en-CA"/>
        </w:rPr>
        <w:t>/9780190273385.013.15</w:t>
      </w:r>
    </w:p>
    <w:p w14:paraId="153C6165" w14:textId="154C4EBD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1834-1</w:t>
      </w:r>
    </w:p>
    <w:p w14:paraId="5C8C2DD5" w14:textId="44905077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 xml:space="preserve">. London: Palgrave-Macmillan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1007/978-3-030-20287-3_3</w:t>
      </w:r>
    </w:p>
    <w:p w14:paraId="0A177522" w14:textId="2CBA303A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444BA73A" w14:textId="77777777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045BDE44" w14:textId="13C16AD2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261236B8" w14:textId="77777777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Arterberry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K. L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Finger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506307633.n74</w:t>
      </w:r>
    </w:p>
    <w:p w14:paraId="68AD38B9" w14:textId="77777777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proofErr w:type="spellStart"/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: 10.1093/</w:t>
      </w:r>
      <w:proofErr w:type="spellStart"/>
      <w:r w:rsidR="0067476F" w:rsidRPr="003059C8">
        <w:rPr>
          <w:rFonts w:ascii="Spectral" w:hAnsi="Spectral"/>
          <w:sz w:val="22"/>
          <w:szCs w:val="22"/>
          <w:lang w:val="en-CA"/>
        </w:rPr>
        <w:t>oso</w:t>
      </w:r>
      <w:proofErr w:type="spellEnd"/>
      <w:r w:rsidR="0067476F" w:rsidRPr="003059C8">
        <w:rPr>
          <w:rFonts w:ascii="Spectral" w:hAnsi="Spectral"/>
          <w:sz w:val="22"/>
          <w:szCs w:val="22"/>
          <w:lang w:val="en-CA"/>
        </w:rPr>
        <w:t>/9780199348541.003.0005</w:t>
      </w:r>
    </w:p>
    <w:p w14:paraId="2F2C0C9C" w14:textId="77777777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aklofske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31603D75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Encyclopedia of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and Individual Dif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New York: Springer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>: 10.1007/978-3-319-28099-8_2024-1</w:t>
      </w:r>
    </w:p>
    <w:p w14:paraId="71414551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346-346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</w:t>
      </w:r>
      <w:proofErr w:type="spellEnd"/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: 1</w:t>
      </w:r>
      <w:hyperlink r:id="rId17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6479560E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ncyclopedia of Social Psychology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732-732). Thousand Oaks, CA: Sage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doi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42D8DF3D" w:rsidR="00C771F0" w:rsidRPr="00C352A4" w:rsidRDefault="004D7FEE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/</w:t>
      </w:r>
      <w:r w:rsidR="00C771F0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OP-EDs</w:t>
      </w:r>
      <w:r w:rsidR="00EF4B5C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/Blogs</w:t>
      </w:r>
    </w:p>
    <w:p w14:paraId="2C9E76CC" w14:textId="38C0C4E1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3" w:name="_Hlk61029810"/>
      <w:r w:rsidRPr="003059C8">
        <w:rPr>
          <w:rFonts w:ascii="Spectral" w:hAnsi="Spectral"/>
          <w:sz w:val="22"/>
          <w:szCs w:val="22"/>
          <w:lang w:val="en-CA"/>
        </w:rPr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8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0162AB">
        <w:rPr>
          <w:rFonts w:ascii="Spectral" w:hAnsi="Spectral"/>
          <w:sz w:val="22"/>
          <w:szCs w:val="22"/>
          <w:lang w:val="en-CA"/>
        </w:rPr>
        <w:t>6</w:t>
      </w:r>
      <w:r w:rsidR="006044D2" w:rsidRPr="003059C8">
        <w:rPr>
          <w:rFonts w:ascii="Spectral" w:hAnsi="Spectral"/>
          <w:sz w:val="22"/>
          <w:szCs w:val="22"/>
          <w:lang w:val="en-CA"/>
        </w:rPr>
        <w:t>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 since May 2018.</w:t>
      </w:r>
    </w:p>
    <w:p w14:paraId="1BAD155B" w14:textId="6DFC86B4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24" w:name="_Hlk61029744"/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20397">
        <w:fldChar w:fldCharType="begin"/>
      </w:r>
      <w:r w:rsidR="00020397">
        <w:instrText xml:space="preserve"> HYPERLINK "https://greatergood.berkeley.edu/article/item/how_life_could_get_better_or_worse_after_covid" </w:instrText>
      </w:r>
      <w:r w:rsidR="00020397">
        <w:fldChar w:fldCharType="separate"/>
      </w:r>
      <w:r w:rsidRPr="001B7C3D">
        <w:rPr>
          <w:rStyle w:val="Hyperlink"/>
        </w:rPr>
        <w:t>https://greatergood.berkeley.edu/article/item/how_life_could_get_better_or_worse_after_covid</w:t>
      </w:r>
      <w:r w:rsidR="00020397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2F138376" w14:textId="6F20A1A1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20397">
        <w:fldChar w:fldCharType="begin"/>
      </w:r>
      <w:r w:rsidR="00020397">
        <w:instrText xml:space="preserve"> HYPERLINK "https://foreignpolicy.com/2021/03/18/pandemic-social-science-predictions-wrong/" </w:instrText>
      </w:r>
      <w:r w:rsidR="00020397">
        <w:fldChar w:fldCharType="separate"/>
      </w:r>
      <w:r w:rsidRPr="00BE36AF">
        <w:rPr>
          <w:rStyle w:val="Hyperlink"/>
        </w:rPr>
        <w:t>https://foreignpolicy.com/2021/03/18/pandemic-social-science-predictions-wrong/</w:t>
      </w:r>
      <w:r w:rsidR="00020397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75119C2F" w14:textId="6547EEF9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20397">
        <w:fldChar w:fldCharType="begin"/>
      </w:r>
      <w:r w:rsidR="00020397">
        <w:instrText xml:space="preserve"> HYPERLINK "https://medium.com/templeton-world/want-to-defeat-the-coronavirus-empower-people-to-follow-the-rules-better-60dfc7d6dc1" </w:instrText>
      </w:r>
      <w:r w:rsidR="00020397">
        <w:fldChar w:fldCharType="separate"/>
      </w:r>
      <w:r w:rsidRPr="00ED6532">
        <w:rPr>
          <w:rStyle w:val="Hyperlink"/>
        </w:rPr>
        <w:t>https://medium.com/templeton-world/want-to-defeat-the-coronavirus-empower-people-to-follow-the-rules-better-60dfc7d6dc1</w:t>
      </w:r>
      <w:r w:rsidR="00020397">
        <w:rPr>
          <w:rStyle w:val="Hyperlink"/>
        </w:rPr>
        <w:fldChar w:fldCharType="end"/>
      </w:r>
      <w:r>
        <w:rPr>
          <w:lang w:val="en-US"/>
        </w:rPr>
        <w:t xml:space="preserve"> </w:t>
      </w:r>
    </w:p>
    <w:p w14:paraId="2C5F4928" w14:textId="36805A36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r w:rsidR="00020397">
        <w:fldChar w:fldCharType="begin"/>
      </w:r>
      <w:r w:rsidR="00020397">
        <w:instrText xml:space="preserve"> HYPERLINK "https://theconversation.com/words-of-wisdom-4-tips-from-experts-on-how-to-endure-until-the-covid-19-pandemic-ends-152162" </w:instrText>
      </w:r>
      <w:r w:rsidR="00020397">
        <w:fldChar w:fldCharType="separate"/>
      </w:r>
      <w:r w:rsidRPr="004F117E">
        <w:rPr>
          <w:rStyle w:val="Hyperlink"/>
          <w:rFonts w:ascii="Spectral" w:hAnsi="Spectral"/>
          <w:sz w:val="22"/>
          <w:szCs w:val="22"/>
        </w:rPr>
        <w:t>https://theconversation.com/words-of-wisdom-4-tips-from-experts-on-how-to-endure-until-the-covid-19-pandemic-ends-152162</w:t>
      </w:r>
      <w:r w:rsidR="00020397">
        <w:rPr>
          <w:rStyle w:val="Hyperlink"/>
          <w:rFonts w:ascii="Spectral" w:hAnsi="Spectral"/>
          <w:sz w:val="22"/>
          <w:szCs w:val="22"/>
        </w:rPr>
        <w:fldChar w:fldCharType="end"/>
      </w:r>
      <w:bookmarkEnd w:id="23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499361D2" w14:textId="4DE629F7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19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7AC3E4A8" w14:textId="21CBE6AB" w:rsidR="00905251" w:rsidRPr="00E0521B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25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r w:rsidR="00020397">
        <w:fldChar w:fldCharType="begin"/>
      </w:r>
      <w:r w:rsidR="00020397">
        <w:instrText xml:space="preserve"> HYPERLINK "https://aeon.co/essays/how-psychological-scientists-found-the-empirical-path-to-wisdom" </w:instrText>
      </w:r>
      <w:r w:rsidR="00020397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eon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ssay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sycholog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cientist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u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empirical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ath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="00020397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bookmarkEnd w:id="25"/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0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24"/>
    <w:p w14:paraId="5E21CE34" w14:textId="7EE147BE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1950BA31" w14:textId="77777777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2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2405946" w14:textId="77777777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Varnum, M. E. V. (2017, October). Can we foresee the future? Explaining and 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3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0189E1F2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020397">
        <w:fldChar w:fldCharType="begin"/>
      </w:r>
      <w:r w:rsidR="00020397">
        <w:instrText xml:space="preserve"> HYPERLINK "http://www.hrzone.com/perform/people/the-stark-nature-of-wisdom-and-what-you-need-to-know-to-have-more-of-it" </w:instrText>
      </w:r>
      <w:r w:rsidR="00020397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rzon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rfor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peopl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h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tark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atu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isd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n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you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need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kno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a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mor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f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="00020397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7F975B56" w14:textId="7777777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can’t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r w:rsidR="00020397">
        <w:fldChar w:fldCharType="begin"/>
      </w:r>
      <w:r w:rsidR="00020397">
        <w:instrText xml:space="preserve"> HYPERLINK "http://www.forbes.com/sites/datafreaks/2015/04/07/why-we-give-great-advice-to-others-but-cant-take-it-ourselves/" \l "24b2dc617c8b" </w:instrText>
      </w:r>
      <w:r w:rsidR="00020397">
        <w:fldChar w:fldCharType="separate"/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http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:/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ww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forb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.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om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sit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atafreak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2015/04/07/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hy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w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iv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grea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advic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o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ther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u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an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take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it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-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ourselves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/#24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2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d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617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c</w:t>
      </w:r>
      <w:r w:rsidRPr="00E0521B">
        <w:rPr>
          <w:rStyle w:val="Hyperlink"/>
          <w:rFonts w:ascii="Spectral" w:hAnsi="Spectral"/>
          <w:sz w:val="22"/>
          <w:szCs w:val="22"/>
          <w:lang w:val="de-DE"/>
        </w:rPr>
        <w:t>8</w:t>
      </w:r>
      <w:r w:rsidRPr="003059C8">
        <w:rPr>
          <w:rStyle w:val="Hyperlink"/>
          <w:rFonts w:ascii="Spectral" w:hAnsi="Spectral"/>
          <w:sz w:val="22"/>
          <w:szCs w:val="22"/>
          <w:lang w:val="de-DE"/>
        </w:rPr>
        <w:t>b</w:t>
      </w:r>
      <w:r w:rsidR="00020397">
        <w:rPr>
          <w:rStyle w:val="Hyperlink"/>
          <w:rFonts w:ascii="Spectral" w:hAnsi="Spectral"/>
          <w:sz w:val="22"/>
          <w:szCs w:val="22"/>
          <w:lang w:val="de-DE"/>
        </w:rPr>
        <w:fldChar w:fldCharType="end"/>
      </w:r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26" w:name="_Hlk46853166"/>
    </w:p>
    <w:p w14:paraId="5F7655A1" w14:textId="6D57AEFF" w:rsidR="00114A13" w:rsidRPr="00C352A4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lang w:val="en-GB"/>
        </w:rPr>
        <w:t xml:space="preserve">Invited talks and </w:t>
      </w:r>
      <w:proofErr w:type="gramStart"/>
      <w:r>
        <w:rPr>
          <w:rFonts w:ascii="NeueHaasGroteskDisp Pro Md" w:hAnsi="NeueHaasGroteskDisp Pro Md" w:cs="Times New Roman"/>
          <w:bCs/>
          <w:color w:val="000000"/>
          <w:lang w:val="en-GB"/>
        </w:rPr>
        <w:t>symposia</w:t>
      </w:r>
      <w:proofErr w:type="gramEnd"/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D474D9" w:rsidRPr="001A4386" w14:paraId="33B69109" w14:textId="77777777" w:rsidTr="006B6BC9">
        <w:tc>
          <w:tcPr>
            <w:tcW w:w="1818" w:type="dxa"/>
          </w:tcPr>
          <w:p w14:paraId="23F0B7F1" w14:textId="1B23EFCA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64CD5158" w14:textId="70F7D1A4" w:rsidR="00D474D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Organizer/chair of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the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featured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symposium “</w:t>
            </w: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”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EE1DE9" w:rsidRPr="001A4386" w14:paraId="56F0D1D2" w14:textId="77777777" w:rsidTr="006B6BC9">
        <w:tc>
          <w:tcPr>
            <w:tcW w:w="1818" w:type="dxa"/>
          </w:tcPr>
          <w:p w14:paraId="2C371B15" w14:textId="441F2EF9" w:rsidR="00EE1DE9" w:rsidRDefault="00EE1DE9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5916B37E" w14:textId="527DADEB" w:rsidR="00EE1DE9" w:rsidRDefault="00D474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annual conference of the International Society for Justice Research, </w:t>
            </w:r>
            <w:proofErr w:type="spellStart"/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>atolica</w:t>
            </w:r>
            <w:proofErr w:type="spellEnd"/>
            <w:r w:rsidRPr="00D474D9">
              <w:rPr>
                <w:rFonts w:ascii="Spectral" w:hAnsi="Spectral"/>
                <w:sz w:val="22"/>
                <w:szCs w:val="22"/>
                <w:lang w:val="en-US"/>
              </w:rPr>
              <w:t xml:space="preserve"> Lisbon School of Business &amp; Economic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7025C7" w:rsidRPr="001A4386" w14:paraId="3EEF7AA7" w14:textId="77777777" w:rsidTr="006B6BC9">
        <w:tc>
          <w:tcPr>
            <w:tcW w:w="1818" w:type="dxa"/>
          </w:tcPr>
          <w:p w14:paraId="5EDC7E8B" w14:textId="2F46FF8C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4BEF85DE" w14:textId="4019D79E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="00EE1DE9" w:rsidRPr="00EE1DE9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st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Conference on Social Neuroscience in Ecologically Valid Condition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Higher School of Economics, Moscow, Russia</w:t>
            </w:r>
          </w:p>
        </w:tc>
      </w:tr>
      <w:tr w:rsidR="007025C7" w:rsidRPr="001A4386" w14:paraId="121560E9" w14:textId="77777777" w:rsidTr="006B6BC9">
        <w:tc>
          <w:tcPr>
            <w:tcW w:w="1818" w:type="dxa"/>
          </w:tcPr>
          <w:p w14:paraId="4F795273" w14:textId="37678B21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7C5CE04A" w14:textId="4B3F0962" w:rsidR="007025C7" w:rsidRDefault="007025C7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“Life Improvement Science” Conference, </w:t>
            </w:r>
            <w:r w:rsidR="00EE1DE9">
              <w:rPr>
                <w:rFonts w:ascii="Spectral" w:hAnsi="Spectral"/>
                <w:sz w:val="22"/>
                <w:szCs w:val="22"/>
                <w:lang w:val="en-US"/>
              </w:rPr>
              <w:t>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2E327C" w:rsidRPr="001A4386" w14:paraId="53B19281" w14:textId="77777777" w:rsidTr="006B6BC9">
        <w:tc>
          <w:tcPr>
            <w:tcW w:w="1818" w:type="dxa"/>
          </w:tcPr>
          <w:p w14:paraId="43569892" w14:textId="01F5F106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6C27F366" w14:textId="7009B962" w:rsidR="002E327C" w:rsidRDefault="002E327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1362D" w:rsidRPr="001A4386" w14:paraId="1B78452D" w14:textId="77777777" w:rsidTr="006B6BC9">
        <w:tc>
          <w:tcPr>
            <w:tcW w:w="1818" w:type="dxa"/>
          </w:tcPr>
          <w:p w14:paraId="579B8CBA" w14:textId="63C70D19" w:rsidR="0041362D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0572AD8A" w14:textId="4CCBB179" w:rsidR="0041362D" w:rsidRPr="00942276" w:rsidRDefault="0041362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“Machine Wisdom Workshop,” University of Pittsburgh, USA</w:t>
            </w:r>
          </w:p>
        </w:tc>
      </w:tr>
      <w:tr w:rsidR="00942276" w:rsidRPr="001A4386" w14:paraId="43E91378" w14:textId="77777777" w:rsidTr="006B6BC9">
        <w:tc>
          <w:tcPr>
            <w:tcW w:w="1818" w:type="dxa"/>
          </w:tcPr>
          <w:p w14:paraId="2DFF2AE3" w14:textId="270520AA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311D1631" w14:textId="14FCC19B" w:rsidR="00942276" w:rsidRDefault="0094227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 xml:space="preserve">Career "Zoom </w:t>
            </w:r>
            <w:proofErr w:type="gramStart"/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In</w:t>
            </w:r>
            <w:proofErr w:type="gramEnd"/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19872FA2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Behavioral Science Workshop, University of Chicago Booth School of Business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120DAB3F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ebinar on “World after Covid” at the Waterloo Institute of Complexity &amp; Innovation, University of Waterloo, Canada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7B43CA0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, Harvard University</w:t>
            </w:r>
          </w:p>
        </w:tc>
      </w:tr>
      <w:tr w:rsidR="00F61056" w:rsidRPr="001A4386" w14:paraId="78C134E6" w14:textId="77777777" w:rsidTr="006B6BC9">
        <w:tc>
          <w:tcPr>
            <w:tcW w:w="1818" w:type="dxa"/>
          </w:tcPr>
          <w:p w14:paraId="0A4D0DDE" w14:textId="019C0829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4919AAFB" w14:textId="762C6035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panelist at the session on “Narrative self” of the Neuroscience of the Self webinar series, Centre for the Convergence of Health and Economics, McGill University, Canada</w:t>
            </w:r>
          </w:p>
        </w:tc>
      </w:tr>
      <w:tr w:rsidR="00F61056" w:rsidRPr="001A4386" w14:paraId="6FBF6787" w14:textId="77777777" w:rsidTr="006B6BC9">
        <w:tc>
          <w:tcPr>
            <w:tcW w:w="1818" w:type="dxa"/>
          </w:tcPr>
          <w:p w14:paraId="49DDC2B8" w14:textId="2B5F435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</w:t>
            </w:r>
            <w:r w:rsidR="00591CC5"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5B83F0F2" w14:textId="3A41FF43" w:rsidR="00F61056" w:rsidRPr="003059C8" w:rsidRDefault="00F61056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rganized by the Canada Excellence Research Chair in Migration &amp; Integration, Ryerson University, Canada</w:t>
            </w:r>
          </w:p>
        </w:tc>
      </w:tr>
      <w:tr w:rsidR="007564A0" w:rsidRPr="001A4386" w14:paraId="1E5C8586" w14:textId="77777777" w:rsidTr="006B6BC9">
        <w:tc>
          <w:tcPr>
            <w:tcW w:w="1818" w:type="dxa"/>
          </w:tcPr>
          <w:p w14:paraId="45DA473A" w14:textId="2B516EA2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7" w:name="_Hlk61029924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2/2020</w:t>
            </w:r>
          </w:p>
        </w:tc>
        <w:tc>
          <w:tcPr>
            <w:tcW w:w="8203" w:type="dxa"/>
          </w:tcPr>
          <w:p w14:paraId="61EB63B2" w14:textId="12EE77D0" w:rsidR="007564A0" w:rsidRPr="003059C8" w:rsidRDefault="007564A0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COVID exposure notification apps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insights” at the Data and Privacy During a Global Pandemic Conference, Waterloo Cybersecurity &amp; Privacy Institute, University of Waterloo, Canada</w:t>
            </w:r>
          </w:p>
        </w:tc>
      </w:tr>
      <w:bookmarkEnd w:id="26"/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5B020AF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“World After COVID: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Behavioural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d Social Science Forecasting Collaborative” at the </w:t>
            </w:r>
            <w:hyperlink r:id="rId24" w:history="1">
              <w:proofErr w:type="spellStart"/>
              <w:r w:rsidRPr="003059C8">
                <w:rPr>
                  <w:rStyle w:val="Hyperlink"/>
                  <w:rFonts w:ascii="Spectral" w:hAnsi="Spectral"/>
                  <w:i/>
                  <w:iCs/>
                  <w:sz w:val="22"/>
                  <w:szCs w:val="22"/>
                  <w:lang w:val="en-US"/>
                </w:rPr>
                <w:t>CanCOVID</w:t>
              </w:r>
              <w:proofErr w:type="spellEnd"/>
            </w:hyperlink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eaker Series</w:t>
            </w:r>
            <w:r w:rsidR="007A3559" w:rsidRPr="003059C8">
              <w:rPr>
                <w:rFonts w:ascii="Spectral" w:hAnsi="Spectral"/>
                <w:sz w:val="22"/>
                <w:szCs w:val="22"/>
                <w:lang w:val="en-US"/>
              </w:rPr>
              <w:t>, Canada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7555821A" w14:textId="77777777" w:rsidTr="006B6BC9">
        <w:tc>
          <w:tcPr>
            <w:tcW w:w="1818" w:type="dxa"/>
          </w:tcPr>
          <w:p w14:paraId="0221CA51" w14:textId="4C43DAB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655B298A" w14:textId="35B9EF5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</w:t>
            </w:r>
            <w:bookmarkStart w:id="28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, Tehran, Iran</w:t>
            </w:r>
            <w:bookmarkEnd w:id="28"/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00AA288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talk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/>
              </w:rPr>
              <w:t>COVID-19 Survey Research Working Grou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the Collaboration on Emergency Management, Policy, and Preparedness Research Lab, York University, Canada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082293B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workshop at the Oxford Character Project, University of Oxford, UK</w:t>
            </w:r>
          </w:p>
        </w:tc>
      </w:tr>
      <w:tr w:rsidR="00A92D5D" w:rsidRPr="001A4386" w14:paraId="32617253" w14:textId="77777777" w:rsidTr="006B6BC9">
        <w:tc>
          <w:tcPr>
            <w:tcW w:w="1818" w:type="dxa"/>
          </w:tcPr>
          <w:p w14:paraId="7ACE6F1F" w14:textId="3CE109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29" w:name="_Hlk61029888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5C89ED4C" w14:textId="444B335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bookmarkEnd w:id="29"/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A9213D4" w14:textId="335F360F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Hard Data Café (psychology department colloquium), University of North Carolina, Greensboro, USA </w:t>
            </w:r>
          </w:p>
        </w:tc>
      </w:tr>
      <w:tr w:rsidR="00A92D5D" w:rsidRPr="003059C8" w14:paraId="37688AE8" w14:textId="77777777" w:rsidTr="006B6BC9">
        <w:tc>
          <w:tcPr>
            <w:tcW w:w="1818" w:type="dxa"/>
          </w:tcPr>
          <w:p w14:paraId="3DAAF035" w14:textId="74FB4BA8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61CE037C" w14:textId="6E212CF8" w:rsidR="00A92D5D" w:rsidRPr="003059C8" w:rsidRDefault="00020397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25" w:history="1">
              <w:r w:rsidR="00A92D5D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bookmarkEnd w:id="27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1B367F61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, UK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11073BA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, Higher School of Economics, Moscow, Russia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094E63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, Moscow Psychological Pedagogical University, Russia</w:t>
            </w:r>
          </w:p>
        </w:tc>
      </w:tr>
      <w:tr w:rsidR="00A92D5D" w:rsidRPr="001A4386" w14:paraId="3240EC6D" w14:textId="77777777" w:rsidTr="006B6BC9">
        <w:tc>
          <w:tcPr>
            <w:tcW w:w="1818" w:type="dxa"/>
          </w:tcPr>
          <w:p w14:paraId="53CC04C6" w14:textId="28680A12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54E00C33" w14:textId="57920CD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orkshop at the “Tabula Rasa: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euroscienze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e culture” conference of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tercultur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Foundation in Florence, Italy</w:t>
            </w:r>
          </w:p>
        </w:tc>
      </w:tr>
      <w:tr w:rsidR="00A92D5D" w:rsidRPr="001A4386" w14:paraId="2D9A7C4B" w14:textId="77777777" w:rsidTr="006B6BC9">
        <w:tc>
          <w:tcPr>
            <w:tcW w:w="1818" w:type="dxa"/>
          </w:tcPr>
          <w:p w14:paraId="01CED2F8" w14:textId="2D1B636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76802864" w14:textId="41CBAF23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flash talk at the Sixth Annual Conference of the Society for Affective Science, Boston, USA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Jubilee Centre for Character and Virtues, University of Birmingham, UK</w:t>
            </w:r>
          </w:p>
        </w:tc>
      </w:tr>
      <w:tr w:rsidR="00A92D5D" w:rsidRPr="001A4386" w14:paraId="7C6A7C0E" w14:textId="77777777" w:rsidTr="006B6BC9">
        <w:tc>
          <w:tcPr>
            <w:tcW w:w="1818" w:type="dxa"/>
          </w:tcPr>
          <w:p w14:paraId="16A99D0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01B3069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aterloo Institute for Complexity and Innovation, University of Waterloo, ON</w:t>
            </w:r>
          </w:p>
        </w:tc>
      </w:tr>
      <w:tr w:rsidR="00A92D5D" w:rsidRPr="001A4386" w14:paraId="2EDE660C" w14:textId="77777777" w:rsidTr="006B6BC9">
        <w:tc>
          <w:tcPr>
            <w:tcW w:w="1818" w:type="dxa"/>
          </w:tcPr>
          <w:p w14:paraId="57435D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189FA3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editerrane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of Reggio Calabria, Italy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hanghai International Studies University, Shanghai, P.R.C.</w:t>
            </w:r>
          </w:p>
        </w:tc>
      </w:tr>
      <w:tr w:rsidR="00A92D5D" w:rsidRPr="001A4386" w14:paraId="46758F38" w14:textId="77777777" w:rsidTr="006B6BC9">
        <w:tc>
          <w:tcPr>
            <w:tcW w:w="1818" w:type="dxa"/>
          </w:tcPr>
          <w:p w14:paraId="7003AF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6878ACF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7ADB4AB" w14:textId="77777777" w:rsidTr="006B6BC9">
        <w:tc>
          <w:tcPr>
            <w:tcW w:w="1818" w:type="dxa"/>
          </w:tcPr>
          <w:p w14:paraId="461E955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10/2018</w:t>
            </w:r>
          </w:p>
        </w:tc>
        <w:tc>
          <w:tcPr>
            <w:tcW w:w="8203" w:type="dxa"/>
          </w:tcPr>
          <w:p w14:paraId="5C07118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0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0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A92D5D" w:rsidRPr="001A4386" w14:paraId="41D3B9C8" w14:textId="77777777" w:rsidTr="006B6BC9">
        <w:tc>
          <w:tcPr>
            <w:tcW w:w="1818" w:type="dxa"/>
          </w:tcPr>
          <w:p w14:paraId="1FF424D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1" w:name="_Hlk63976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63A2A1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bookmarkEnd w:id="31"/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at the Max Plank Institute for Human Development,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Harnack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House, Berlin, Germany</w:t>
            </w:r>
          </w:p>
        </w:tc>
      </w:tr>
      <w:tr w:rsidR="00A92D5D" w:rsidRPr="001A4386" w14:paraId="7E4B4F1A" w14:textId="77777777" w:rsidTr="006B6BC9">
        <w:tc>
          <w:tcPr>
            <w:tcW w:w="1818" w:type="dxa"/>
          </w:tcPr>
          <w:p w14:paraId="467238D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4D276F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Department of Psychology, Jamia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illia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slamia University, New Delhi, India</w:t>
            </w:r>
          </w:p>
        </w:tc>
      </w:tr>
      <w:tr w:rsidR="00A92D5D" w:rsidRPr="001A4386" w14:paraId="32F04AC0" w14:textId="77777777" w:rsidTr="006B6BC9">
        <w:tc>
          <w:tcPr>
            <w:tcW w:w="1818" w:type="dxa"/>
          </w:tcPr>
          <w:p w14:paraId="0D9E5C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7DBAB4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awa Jewish Festival, Ottawa, Canada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Arizona State University, USA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Ryerson University, Canada</w:t>
            </w:r>
          </w:p>
        </w:tc>
      </w:tr>
      <w:tr w:rsidR="00A92D5D" w:rsidRPr="001A4386" w14:paraId="3DCED402" w14:textId="77777777" w:rsidTr="00B80EA0">
        <w:trPr>
          <w:trHeight w:val="801"/>
        </w:trPr>
        <w:tc>
          <w:tcPr>
            <w:tcW w:w="1818" w:type="dxa"/>
          </w:tcPr>
          <w:p w14:paraId="3759EA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013ECAE2" w14:textId="29D66F3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Workshop at the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der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udienstiftung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anada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[meeting of the fellows of the German National Academic Foundation], Goethe Institute, Montreal, Canada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, McGill University, Canada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46288B99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, Carleton University, Canada</w:t>
            </w:r>
          </w:p>
        </w:tc>
      </w:tr>
      <w:tr w:rsidR="00A92D5D" w:rsidRPr="001A4386" w14:paraId="08270C41" w14:textId="77777777" w:rsidTr="006B6BC9">
        <w:tc>
          <w:tcPr>
            <w:tcW w:w="1818" w:type="dxa"/>
          </w:tcPr>
          <w:p w14:paraId="7E18B6D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3AAD2A6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732D5B9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</w:t>
            </w:r>
            <w:r w:rsidR="00F61056">
              <w:rPr>
                <w:rFonts w:ascii="Spectral" w:hAnsi="Spectral"/>
                <w:bCs/>
                <w:sz w:val="22"/>
                <w:szCs w:val="22"/>
                <w:lang w:val="en-US"/>
              </w:rPr>
              <w:t>k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hop at the SCARBLAB, University of Toronto, Canada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enter for Practical Wisdom, University of Chicago, USA</w:t>
            </w:r>
          </w:p>
        </w:tc>
      </w:tr>
      <w:tr w:rsidR="00A92D5D" w:rsidRPr="001A4386" w14:paraId="1B639DEF" w14:textId="77777777" w:rsidTr="006B6BC9">
        <w:tc>
          <w:tcPr>
            <w:tcW w:w="1818" w:type="dxa"/>
          </w:tcPr>
          <w:p w14:paraId="1BF709B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1A30EA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A92D5D" w:rsidRPr="001A4386" w14:paraId="0FFC6FEC" w14:textId="77777777" w:rsidTr="006B6BC9">
        <w:tc>
          <w:tcPr>
            <w:tcW w:w="1818" w:type="dxa"/>
          </w:tcPr>
          <w:p w14:paraId="66C7B58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3386987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ddress at the Western-Waterloo-Wilfred Laurier Social Psychology conference</w:t>
            </w:r>
          </w:p>
        </w:tc>
      </w:tr>
      <w:tr w:rsidR="00A92D5D" w:rsidRPr="001A4386" w14:paraId="3217AE48" w14:textId="77777777" w:rsidTr="006B6BC9">
        <w:tc>
          <w:tcPr>
            <w:tcW w:w="1818" w:type="dxa"/>
          </w:tcPr>
          <w:p w14:paraId="5A2D51F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7E81AC3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DD42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, Cornell University, USA</w:t>
            </w:r>
          </w:p>
        </w:tc>
      </w:tr>
      <w:tr w:rsidR="00A92D5D" w:rsidRPr="001A4386" w14:paraId="5401B412" w14:textId="77777777" w:rsidTr="006B6BC9">
        <w:tc>
          <w:tcPr>
            <w:tcW w:w="1818" w:type="dxa"/>
          </w:tcPr>
          <w:p w14:paraId="0E87B84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1F94D4A1" w14:textId="3F0A11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 w:rsidR="00C01BC8"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</w:t>
            </w:r>
            <w:proofErr w:type="spellStart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Fulop</w:t>
            </w:r>
            <w:proofErr w:type="spellEnd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Toronto, Canada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, University of California, San Diego, USA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, University of Chicago, USA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Queen’s University, Canada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10/2015</w:t>
            </w:r>
          </w:p>
        </w:tc>
        <w:tc>
          <w:tcPr>
            <w:tcW w:w="8203" w:type="dxa"/>
          </w:tcPr>
          <w:p w14:paraId="6D26061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Brock University, Canada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Zurich, Switzerland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, University of Salzburg, Austria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), Aarhus University, Denmark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Department of Psychology, Alpen-Adria-University Klagenfurt, Austria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Invited lecture at the Department of Psychology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oránd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Hungar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Wisdom Research Forum, the University of Chicago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onrad Lorenz Institute for Advanced Studies in Theoretical Biology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losterneuburg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, University of Granada, Spain.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Communication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abr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, Spain</w:t>
            </w:r>
          </w:p>
        </w:tc>
      </w:tr>
      <w:tr w:rsidR="00A92D5D" w:rsidRPr="001A4386" w14:paraId="04C6CC0E" w14:textId="77777777" w:rsidTr="006B6BC9">
        <w:tc>
          <w:tcPr>
            <w:tcW w:w="1818" w:type="dxa"/>
          </w:tcPr>
          <w:p w14:paraId="7CF51D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0B16769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A92D5D" w:rsidRPr="001A4386" w14:paraId="58B3AC0F" w14:textId="77777777" w:rsidTr="006B6BC9">
        <w:tc>
          <w:tcPr>
            <w:tcW w:w="1818" w:type="dxa"/>
          </w:tcPr>
          <w:p w14:paraId="5B10BB6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14D34B8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4</w:t>
            </w:r>
          </w:p>
        </w:tc>
        <w:tc>
          <w:tcPr>
            <w:tcW w:w="8203" w:type="dxa"/>
          </w:tcPr>
          <w:p w14:paraId="7860A18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Webinar for the Canadian Positive Psychology Association, Canada</w:t>
            </w:r>
          </w:p>
        </w:tc>
      </w:tr>
      <w:tr w:rsidR="00A92D5D" w:rsidRPr="001A4386" w14:paraId="538B9165" w14:textId="77777777" w:rsidTr="006B6BC9">
        <w:tc>
          <w:tcPr>
            <w:tcW w:w="1818" w:type="dxa"/>
          </w:tcPr>
          <w:p w14:paraId="169E992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A0C9CC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Pennsylvania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York University, Canada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eipzig, German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, University of Lausanne, CH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. Department of Psychology, University of Toronto, Canada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Heidelberg, German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, University of Glasgow, Scotland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Wilfred-Laurier University, Canada</w:t>
            </w:r>
          </w:p>
        </w:tc>
      </w:tr>
      <w:tr w:rsidR="00A92D5D" w:rsidRPr="001A4386" w14:paraId="1611328A" w14:textId="77777777" w:rsidTr="006B6BC9">
        <w:tc>
          <w:tcPr>
            <w:tcW w:w="1818" w:type="dxa"/>
          </w:tcPr>
          <w:p w14:paraId="38BAA7F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5ABBF1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, Canada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Illinois at Urbana-Champaign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, University of Geneva, Geneva, CH</w:t>
            </w:r>
          </w:p>
        </w:tc>
      </w:tr>
    </w:tbl>
    <w:p w14:paraId="633421FF" w14:textId="77777777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2" w:name="_Hlk46853198"/>
    </w:p>
    <w:p w14:paraId="26F1BE99" w14:textId="246F76FA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Conference paper presentations</w:t>
      </w:r>
      <w:r w:rsidR="002A28CF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2A28CF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1464EC8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>, (Virtual Conference).</w:t>
      </w:r>
    </w:p>
    <w:p w14:paraId="7ED2E1F6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iennial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conference of the Association for Research in Personality, Grand Rapids, Michigan. </w:t>
      </w:r>
    </w:p>
    <w:p w14:paraId="2FC100B0" w14:textId="792AC71E" w:rsidR="00F05A20" w:rsidRPr="003059C8" w:rsidRDefault="00F05A2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flict: How rejection sensitivity and power positions influence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wise-reasoning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2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Why we hate </w:t>
      </w:r>
      <w:proofErr w:type="spellStart"/>
      <w:r w:rsidR="00FF3C53" w:rsidRPr="003059C8">
        <w:rPr>
          <w:rFonts w:ascii="Spectral" w:hAnsi="Spectral"/>
          <w:i/>
          <w:sz w:val="22"/>
          <w:szCs w:val="22"/>
          <w:lang w:val="en-US"/>
        </w:rPr>
        <w:t>utilitarians</w:t>
      </w:r>
      <w:proofErr w:type="spellEnd"/>
      <w:r w:rsidR="00FF3C53" w:rsidRPr="003059C8">
        <w:rPr>
          <w:rFonts w:ascii="Spectral" w:hAnsi="Spectral"/>
          <w:i/>
          <w:sz w:val="22"/>
          <w:szCs w:val="22"/>
          <w:lang w:val="en-US"/>
        </w:rPr>
        <w:t>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0CAE83CA" w14:textId="44C136EA" w:rsidR="00F02A60" w:rsidRPr="003059C8" w:rsidRDefault="00F02A60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>in the symposium “</w:t>
      </w:r>
      <w:proofErr w:type="spellStart"/>
      <w:r w:rsidR="003D6DCD" w:rsidRPr="003059C8">
        <w:rPr>
          <w:rFonts w:ascii="Spectral" w:hAnsi="Spectral"/>
          <w:sz w:val="22"/>
          <w:szCs w:val="22"/>
          <w:lang w:val="en-US"/>
        </w:rPr>
        <w:t>Climato</w:t>
      </w:r>
      <w:proofErr w:type="spellEnd"/>
      <w:r w:rsidR="003D6DCD" w:rsidRPr="003059C8">
        <w:rPr>
          <w:rFonts w:ascii="Spectral" w:hAnsi="Spectral"/>
          <w:sz w:val="22"/>
          <w:szCs w:val="22"/>
          <w:lang w:val="en-US"/>
        </w:rPr>
        <w:t xml:space="preserve">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 xml:space="preserve">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proofErr w:type="gramEnd"/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E85A01">
      <w:pPr>
        <w:pStyle w:val="NoSpacing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</w:t>
      </w:r>
      <w:r w:rsidRPr="003059C8">
        <w:rPr>
          <w:rFonts w:ascii="Spectral" w:hAnsi="Spectral" w:cs="Times New Roman"/>
          <w:lang w:val="en-US" w:eastAsia="ru-RU"/>
        </w:rPr>
        <w:lastRenderedPageBreak/>
        <w:t xml:space="preserve">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E85A01">
      <w:pPr>
        <w:autoSpaceDE w:val="0"/>
        <w:autoSpaceDN w:val="0"/>
        <w:adjustRightInd w:val="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US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US"/>
        </w:rPr>
        <w:t>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search Conference, Kingston, ON.</w:t>
      </w:r>
    </w:p>
    <w:p w14:paraId="7A0E9EEC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 </w:t>
      </w:r>
      <w:proofErr w:type="gramStart"/>
      <w:r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proofErr w:type="gramEnd"/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3059C8">
        <w:rPr>
          <w:rFonts w:ascii="Spectral" w:hAnsi="Spectral"/>
          <w:sz w:val="22"/>
          <w:szCs w:val="22"/>
          <w:lang w:val="en-CA"/>
        </w:rPr>
        <w:t>Dietze</w:t>
      </w:r>
      <w:proofErr w:type="spellEnd"/>
      <w:r w:rsidRPr="003059C8">
        <w:rPr>
          <w:rFonts w:ascii="Spectral" w:hAnsi="Spectral"/>
          <w:sz w:val="22"/>
          <w:szCs w:val="22"/>
          <w:lang w:val="en-CA"/>
        </w:rPr>
        <w:t xml:space="preserve">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proofErr w:type="spellStart"/>
      <w:r w:rsidRPr="003059C8">
        <w:rPr>
          <w:rFonts w:ascii="Spectral" w:hAnsi="Spectral"/>
          <w:sz w:val="22"/>
          <w:szCs w:val="22"/>
          <w:u w:val="single"/>
          <w:lang w:val="en-CA"/>
        </w:rPr>
        <w:t>Tse</w:t>
      </w:r>
      <w:proofErr w:type="spellEnd"/>
      <w:r w:rsidRPr="003059C8">
        <w:rPr>
          <w:rFonts w:ascii="Spectral" w:hAnsi="Spectral"/>
          <w:sz w:val="22"/>
          <w:szCs w:val="22"/>
          <w:u w:val="single"/>
          <w:lang w:val="en-CA"/>
        </w:rPr>
        <w:t>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E85A01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Karasawa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Culture, fixed-world beliefs, and </w:t>
      </w:r>
      <w:proofErr w:type="gramStart"/>
      <w:r w:rsidRPr="003059C8">
        <w:rPr>
          <w:rFonts w:ascii="Spectral" w:hAnsi="Spectral"/>
          <w:i/>
          <w:sz w:val="22"/>
          <w:szCs w:val="22"/>
          <w:lang w:val="en-CA"/>
        </w:rPr>
        <w:t>perceptions</w:t>
      </w:r>
      <w:proofErr w:type="gramEnd"/>
      <w:r w:rsidRPr="003059C8">
        <w:rPr>
          <w:rFonts w:ascii="Spectral" w:hAnsi="Spectral"/>
          <w:i/>
          <w:sz w:val="22"/>
          <w:szCs w:val="22"/>
          <w:lang w:val="en-CA"/>
        </w:rPr>
        <w:t xml:space="preserve">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3059C8" w:rsidRDefault="008006DF" w:rsidP="00E85A01">
      <w:pPr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Teachman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npacking the rise of individualism: Social structure, infectious diseases, disasters,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secularism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proofErr w:type="gramStart"/>
      <w:r w:rsidRPr="003059C8">
        <w:rPr>
          <w:rFonts w:ascii="Spectral" w:hAnsi="Spectral"/>
          <w:sz w:val="22"/>
          <w:szCs w:val="22"/>
          <w:lang w:val="en-CA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CA"/>
        </w:rPr>
        <w:t xml:space="preserve">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3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rigard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, F.,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Luco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3"/>
    <w:p w14:paraId="0E5DBA92" w14:textId="77777777" w:rsidR="00AF1E20" w:rsidRPr="003059C8" w:rsidRDefault="00AF1E20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motional complexity, </w:t>
      </w:r>
      <w:proofErr w:type="gramStart"/>
      <w:r w:rsidRPr="003059C8">
        <w:rPr>
          <w:rFonts w:ascii="Spectral" w:hAnsi="Spectral"/>
          <w:bCs/>
          <w:i/>
          <w:sz w:val="22"/>
          <w:szCs w:val="22"/>
          <w:lang w:val="en-US"/>
        </w:rPr>
        <w:t>culture</w:t>
      </w:r>
      <w:proofErr w:type="gramEnd"/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. Paper presented in a symposium “Wisdom: Characteristics, contexts, and consequences” chaired by S. </w:t>
      </w:r>
      <w:proofErr w:type="spellStart"/>
      <w:r w:rsidRPr="003059C8">
        <w:rPr>
          <w:rFonts w:ascii="Spectral" w:hAnsi="Spectral"/>
          <w:bCs/>
          <w:sz w:val="22"/>
          <w:szCs w:val="22"/>
          <w:lang w:val="en-US"/>
        </w:rPr>
        <w:t>Etezadi</w:t>
      </w:r>
      <w:proofErr w:type="spellEnd"/>
      <w:r w:rsidRPr="003059C8">
        <w:rPr>
          <w:rFonts w:ascii="Spectral" w:hAnsi="Spectral"/>
          <w:bCs/>
          <w:sz w:val="22"/>
          <w:szCs w:val="22"/>
          <w:lang w:val="en-US"/>
        </w:rPr>
        <w:t xml:space="preserve"> at the convention of the Canadian Psychological Association in Vancouver, BC.</w:t>
      </w:r>
    </w:p>
    <w:p w14:paraId="451F6C56" w14:textId="020B075C" w:rsidR="00CD3EDE" w:rsidRPr="003059C8" w:rsidRDefault="00CD3EDE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3059C8">
        <w:rPr>
          <w:rFonts w:ascii="Spectral" w:hAnsi="Spectral" w:cs="Times New Roman"/>
        </w:rPr>
        <w:t>Glueck</w:t>
      </w:r>
      <w:proofErr w:type="spellEnd"/>
      <w:r w:rsidRPr="003059C8">
        <w:rPr>
          <w:rFonts w:ascii="Spectral" w:hAnsi="Spectral" w:cs="Times New Roman"/>
        </w:rPr>
        <w:t xml:space="preserve">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E85A01">
      <w:pPr>
        <w:pStyle w:val="NoSpacing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E85A01">
      <w:pPr>
        <w:pStyle w:val="NoSpacing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at the 2012 Southern Ontario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Behavioural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 xml:space="preserve">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e, social </w:t>
      </w:r>
      <w:proofErr w:type="gramStart"/>
      <w:r w:rsidRPr="003059C8">
        <w:rPr>
          <w:rFonts w:ascii="Spectral" w:hAnsi="Spectral"/>
          <w:i/>
          <w:sz w:val="22"/>
          <w:szCs w:val="22"/>
          <w:lang w:val="en-US"/>
        </w:rPr>
        <w:t>class</w:t>
      </w:r>
      <w:proofErr w:type="gramEnd"/>
      <w:r w:rsidRPr="003059C8">
        <w:rPr>
          <w:rFonts w:ascii="Spectral" w:hAnsi="Spectral"/>
          <w:i/>
          <w:sz w:val="22"/>
          <w:szCs w:val="22"/>
          <w:lang w:val="en-US"/>
        </w:rPr>
        <w:t xml:space="preserve">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E85A0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E85A01">
      <w:pPr>
        <w:autoSpaceDE w:val="0"/>
        <w:autoSpaceDN w:val="0"/>
        <w:adjustRightInd w:val="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905251">
      <w:pPr>
        <w:autoSpaceDE w:val="0"/>
        <w:autoSpaceDN w:val="0"/>
        <w:adjustRightInd w:val="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B4B1846" w14:textId="124DD297" w:rsidR="004A7F30" w:rsidRDefault="004A7F30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3C8C389C" w14:textId="3E263850" w:rsidR="000B17DC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elected poster presentations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D353AC" w:rsidRPr="003059C8">
        <w:rPr>
          <w:rFonts w:ascii="Spectral" w:hAnsi="Spectral"/>
          <w:b/>
          <w:color w:val="000000"/>
          <w:sz w:val="22"/>
          <w:szCs w:val="22"/>
          <w:lang w:val="en-GB"/>
        </w:rPr>
        <w:t>(graduate student co-authors are underlined</w:t>
      </w:r>
      <w:r w:rsidR="00E425F9" w:rsidRPr="003059C8">
        <w:rPr>
          <w:rFonts w:ascii="Spectral" w:hAnsi="Spectral"/>
          <w:b/>
          <w:color w:val="000000"/>
          <w:sz w:val="22"/>
          <w:szCs w:val="22"/>
          <w:lang w:val="en-GB"/>
        </w:rPr>
        <w:t>)</w:t>
      </w:r>
    </w:p>
    <w:p w14:paraId="62725348" w14:textId="77777777" w:rsidR="00CC459F" w:rsidRPr="00CC459F" w:rsidRDefault="00CC459F" w:rsidP="00CC459F">
      <w:pPr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Judging others’ wise reasoning: Wise writers </w:t>
      </w:r>
      <w:proofErr w:type="gramStart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are perceived</w:t>
      </w:r>
      <w:proofErr w:type="gramEnd"/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 xml:space="preserve">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CC459F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lastRenderedPageBreak/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Poster presented at </w:t>
      </w:r>
      <w:proofErr w:type="gramStart"/>
      <w:r w:rsidRPr="003059C8">
        <w:rPr>
          <w:rFonts w:ascii="Spectral" w:hAnsi="Spectral"/>
          <w:sz w:val="22"/>
          <w:szCs w:val="22"/>
          <w:lang w:val="en-US"/>
        </w:rPr>
        <w:t>The</w:t>
      </w:r>
      <w:proofErr w:type="gramEnd"/>
      <w:r w:rsidRPr="003059C8">
        <w:rPr>
          <w:rFonts w:ascii="Spectral" w:hAnsi="Spectral"/>
          <w:sz w:val="22"/>
          <w:szCs w:val="22"/>
          <w:lang w:val="en-US"/>
        </w:rPr>
        <w:t xml:space="preserve"> 23rd International Congress of the International Association for Cross-Cultural Psychology, Nagoya, Japan.</w:t>
      </w:r>
    </w:p>
    <w:p w14:paraId="21FB8560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proofErr w:type="spellStart"/>
      <w:r w:rsidRPr="003059C8">
        <w:rPr>
          <w:rFonts w:ascii="Spectral" w:hAnsi="Spectral"/>
          <w:sz w:val="22"/>
          <w:szCs w:val="22"/>
          <w:lang w:val="en-US"/>
        </w:rPr>
        <w:t>Scornia</w:t>
      </w:r>
      <w:proofErr w:type="spellEnd"/>
      <w:r w:rsidRPr="003059C8">
        <w:rPr>
          <w:rFonts w:ascii="Spectral" w:hAnsi="Spectral"/>
          <w:sz w:val="22"/>
          <w:szCs w:val="22"/>
          <w:lang w:val="en-US"/>
        </w:rPr>
        <w:t>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2431CDC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287F5BE3" w14:textId="35A83E70" w:rsidR="00A16A08" w:rsidRPr="00C352A4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207FA023" w14:textId="054CFA8E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6E223A92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 epistemology</w:t>
            </w:r>
          </w:p>
        </w:tc>
        <w:tc>
          <w:tcPr>
            <w:tcW w:w="5093" w:type="dxa"/>
          </w:tcPr>
          <w:p w14:paraId="3B47D90D" w14:textId="48F8B98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ocial Cognition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0B4B2B50" w14:textId="77777777" w:rsidR="00826D73" w:rsidRDefault="00826D73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0D1F3CF" w14:textId="67463424" w:rsidR="007D260D" w:rsidRPr="00C352A4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 xml:space="preserve">Courses </w:t>
      </w:r>
      <w:proofErr w:type="gramStart"/>
      <w:r>
        <w:rPr>
          <w:rFonts w:ascii="NeueHaasGroteskDisp Pro Md" w:hAnsi="NeueHaasGroteskDisp Pro Md"/>
          <w:bCs/>
          <w:sz w:val="22"/>
          <w:szCs w:val="22"/>
          <w:lang w:val="en-US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CC459F" w:rsidRPr="001A4386" w14:paraId="7761E0A2" w14:textId="77777777" w:rsidTr="006B6BC9">
        <w:tc>
          <w:tcPr>
            <w:tcW w:w="1960" w:type="dxa"/>
          </w:tcPr>
          <w:p w14:paraId="2499089A" w14:textId="0CAD42C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1DEBBA96" w14:textId="43F9D4F9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CC459F" w:rsidRPr="001A4386" w14:paraId="4D51B433" w14:textId="77777777" w:rsidTr="006B6BC9">
        <w:tc>
          <w:tcPr>
            <w:tcW w:w="1960" w:type="dxa"/>
          </w:tcPr>
          <w:p w14:paraId="0E9D3528" w14:textId="4443D9A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/ 2017/2014/ Winter 2013</w:t>
            </w:r>
          </w:p>
        </w:tc>
        <w:tc>
          <w:tcPr>
            <w:tcW w:w="8120" w:type="dxa"/>
          </w:tcPr>
          <w:p w14:paraId="7A00CD9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400CFCF9" w14:textId="0BDC7E2A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CC459F" w:rsidRPr="001A4386" w14:paraId="1F614837" w14:textId="77777777" w:rsidTr="006B6BC9">
        <w:tc>
          <w:tcPr>
            <w:tcW w:w="1960" w:type="dxa"/>
          </w:tcPr>
          <w:p w14:paraId="787B8813" w14:textId="7A0D3620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CC459F" w:rsidRPr="001A4386" w14:paraId="2A4D9CE2" w14:textId="77777777" w:rsidTr="006B6BC9">
        <w:tc>
          <w:tcPr>
            <w:tcW w:w="1960" w:type="dxa"/>
          </w:tcPr>
          <w:p w14:paraId="499272CA" w14:textId="007E3C8C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CC459F" w:rsidRPr="003059C8" w14:paraId="2B8D910C" w14:textId="77777777" w:rsidTr="006B6BC9">
        <w:tc>
          <w:tcPr>
            <w:tcW w:w="1960" w:type="dxa"/>
          </w:tcPr>
          <w:p w14:paraId="686E713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Spring 2018</w:t>
            </w:r>
          </w:p>
        </w:tc>
        <w:tc>
          <w:tcPr>
            <w:tcW w:w="8120" w:type="dxa"/>
          </w:tcPr>
          <w:p w14:paraId="3AF8558A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CC459F" w:rsidRPr="001A4386" w14:paraId="74B2B8AD" w14:textId="77777777" w:rsidTr="006B6BC9">
        <w:tc>
          <w:tcPr>
            <w:tcW w:w="1960" w:type="dxa"/>
          </w:tcPr>
          <w:p w14:paraId="2B0EF75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CC459F" w:rsidRPr="003059C8" w14:paraId="719F612D" w14:textId="77777777" w:rsidTr="006B6BC9">
        <w:tc>
          <w:tcPr>
            <w:tcW w:w="1960" w:type="dxa"/>
          </w:tcPr>
          <w:p w14:paraId="3982BE1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CC459F" w:rsidRPr="003059C8" w14:paraId="62B7BB9F" w14:textId="77777777" w:rsidTr="006B6BC9">
        <w:tc>
          <w:tcPr>
            <w:tcW w:w="1960" w:type="dxa"/>
          </w:tcPr>
          <w:p w14:paraId="7936F42F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CC459F" w:rsidRPr="001A4386" w14:paraId="7E88EC71" w14:textId="77777777" w:rsidTr="006B6BC9">
        <w:tc>
          <w:tcPr>
            <w:tcW w:w="1960" w:type="dxa"/>
          </w:tcPr>
          <w:p w14:paraId="19C8F05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CC459F" w:rsidRPr="001A4386" w14:paraId="10FFAFAB" w14:textId="77777777" w:rsidTr="006B6BC9">
        <w:tc>
          <w:tcPr>
            <w:tcW w:w="1960" w:type="dxa"/>
          </w:tcPr>
          <w:p w14:paraId="027A8D1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CC459F" w:rsidRPr="001A4386" w14:paraId="02D78EE0" w14:textId="77777777" w:rsidTr="006B6BC9">
        <w:tc>
          <w:tcPr>
            <w:tcW w:w="1960" w:type="dxa"/>
          </w:tcPr>
          <w:p w14:paraId="1D261E6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CC459F" w:rsidRPr="001A4386" w14:paraId="0594FC5E" w14:textId="77777777" w:rsidTr="006B6BC9">
        <w:tc>
          <w:tcPr>
            <w:tcW w:w="1960" w:type="dxa"/>
          </w:tcPr>
          <w:p w14:paraId="0EB67828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.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6A797D8B" w14:textId="77777777" w:rsidTr="006B6BC9">
        <w:tc>
          <w:tcPr>
            <w:tcW w:w="1960" w:type="dxa"/>
          </w:tcPr>
          <w:p w14:paraId="269B1A85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</w:t>
            </w:r>
            <w:proofErr w:type="gramStart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weekly</w:t>
            </w:r>
            <w:proofErr w:type="gramEnd"/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2h seminars, created assignments, exams and class activities, graded papers.</w:t>
            </w:r>
          </w:p>
        </w:tc>
      </w:tr>
      <w:tr w:rsidR="00CC459F" w:rsidRPr="001A4386" w14:paraId="053517B4" w14:textId="77777777" w:rsidTr="006B6BC9">
        <w:tc>
          <w:tcPr>
            <w:tcW w:w="1960" w:type="dxa"/>
          </w:tcPr>
          <w:p w14:paraId="6148124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CC459F" w:rsidRPr="003059C8" w:rsidRDefault="00CC459F" w:rsidP="00CC459F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C352A4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68CE7F65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00F75A1B" w14:textId="37EC6C20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hat makes us human?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Lecture for the </w:t>
            </w: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34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34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Lecture at the 2018 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</w:t>
            </w:r>
            <w:proofErr w:type="spellStart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ogSci</w:t>
            </w:r>
            <w:proofErr w:type="spellEnd"/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th European Congress of Psychology Students,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pindleru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ly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Czech Republic</w:t>
            </w:r>
          </w:p>
        </w:tc>
      </w:tr>
    </w:tbl>
    <w:p w14:paraId="0B4020A7" w14:textId="77777777" w:rsidR="006113B5" w:rsidRPr="003059C8" w:rsidRDefault="006113B5">
      <w:pPr>
        <w:rPr>
          <w:rFonts w:ascii="Spectral" w:hAnsi="Spectral"/>
          <w:b/>
          <w:sz w:val="22"/>
          <w:szCs w:val="22"/>
          <w:lang w:val="en-US"/>
        </w:rPr>
      </w:pPr>
    </w:p>
    <w:p w14:paraId="04F44048" w14:textId="5C583997" w:rsidR="00626A2A" w:rsidRPr="003059C8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sz w:val="22"/>
          <w:szCs w:val="22"/>
          <w:lang w:val="en-US"/>
        </w:rPr>
        <w:t>Supervision</w:t>
      </w:r>
    </w:p>
    <w:p w14:paraId="1590B1C5" w14:textId="3FA63B3C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059C8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2020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 present</w:t>
            </w:r>
          </w:p>
        </w:tc>
        <w:tc>
          <w:tcPr>
            <w:tcW w:w="8203" w:type="dxa"/>
          </w:tcPr>
          <w:p w14:paraId="686061F6" w14:textId="7D7AF76D" w:rsidR="00C5079E" w:rsidRPr="003059C8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059C8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059C8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7D2F5B71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CC459F" w:rsidRPr="003059C8" w14:paraId="251CFEEB" w14:textId="77777777" w:rsidTr="00296631">
        <w:tc>
          <w:tcPr>
            <w:tcW w:w="1818" w:type="dxa"/>
          </w:tcPr>
          <w:p w14:paraId="09FDB23D" w14:textId="23955CC7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4AB926B" w14:textId="74F9C0F9" w:rsidR="00CC459F" w:rsidRPr="003059C8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Helen Thomson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hris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lms</w:t>
            </w:r>
            <w:proofErr w:type="spellEnd"/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proofErr w:type="gramStart"/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  <w:proofErr w:type="gramEnd"/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proofErr w:type="gramStart"/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  <w:proofErr w:type="gramEnd"/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proofErr w:type="gramStart"/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  <w:proofErr w:type="gramEnd"/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proofErr w:type="gramStart"/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2017</w:t>
            </w:r>
            <w:proofErr w:type="gramEnd"/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Cear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horamshani</w:t>
            </w:r>
            <w:proofErr w:type="spellEnd"/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fry</w:t>
            </w:r>
            <w:proofErr w:type="spellEnd"/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0DA40923" w14:textId="77777777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proofErr w:type="spellStart"/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13E42F22" w14:textId="2EA6C08C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’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5C5961F2" w14:textId="77777777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5CA0763D" w14:textId="77777777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70BB61D6" w14:textId="77777777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6A576228" w14:textId="77777777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807CE6" w:rsidRPr="001A4386" w14:paraId="1CCBE6DA" w14:textId="77777777" w:rsidTr="00296631">
        <w:tc>
          <w:tcPr>
            <w:tcW w:w="1818" w:type="dxa"/>
          </w:tcPr>
          <w:p w14:paraId="234E573B" w14:textId="45FE3B1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Anna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damyan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79934012" w14:textId="77777777" w:rsidTr="00296631">
        <w:tc>
          <w:tcPr>
            <w:tcW w:w="1818" w:type="dxa"/>
          </w:tcPr>
          <w:p w14:paraId="47121603" w14:textId="1422038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Lindsay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unbridge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Faculty of Health, Deakin University, Australia</w:t>
            </w:r>
          </w:p>
        </w:tc>
      </w:tr>
      <w:tr w:rsidR="00807CE6" w:rsidRPr="001A4386" w14:paraId="75AF3AB2" w14:textId="77777777" w:rsidTr="00296631">
        <w:tc>
          <w:tcPr>
            <w:tcW w:w="1818" w:type="dxa"/>
          </w:tcPr>
          <w:p w14:paraId="7CEC8577" w14:textId="1B6B106E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807CE6" w:rsidRPr="001A4386" w14:paraId="47FC95D9" w14:textId="77777777" w:rsidTr="00296631">
        <w:tc>
          <w:tcPr>
            <w:tcW w:w="1818" w:type="dxa"/>
          </w:tcPr>
          <w:p w14:paraId="3051580D" w14:textId="199B0BE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ubov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807CE6" w:rsidRPr="001A4386" w14:paraId="6EA85765" w14:textId="77777777" w:rsidTr="00296631">
        <w:tc>
          <w:tcPr>
            <w:tcW w:w="1818" w:type="dxa"/>
          </w:tcPr>
          <w:p w14:paraId="3EEBFC87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6</w:t>
            </w:r>
          </w:p>
        </w:tc>
        <w:tc>
          <w:tcPr>
            <w:tcW w:w="8203" w:type="dxa"/>
          </w:tcPr>
          <w:p w14:paraId="1082324A" w14:textId="3732AAC2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807CE6" w:rsidRPr="001A4386" w14:paraId="0F73878E" w14:textId="77777777" w:rsidTr="00296631">
        <w:tc>
          <w:tcPr>
            <w:tcW w:w="1818" w:type="dxa"/>
          </w:tcPr>
          <w:p w14:paraId="42A88BBF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807CE6" w:rsidRPr="003059C8" w:rsidRDefault="00807CE6" w:rsidP="00807CE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48B8411F" w14:textId="55328806" w:rsidR="008E6F82" w:rsidRPr="00C352A4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  <w:r>
        <w:rPr>
          <w:rFonts w:ascii="NeueHaasGroteskDisp Pro Md" w:hAnsi="NeueHaasGroteskDisp Pro Md"/>
          <w:sz w:val="22"/>
          <w:szCs w:val="22"/>
          <w:lang w:val="en-US"/>
        </w:rPr>
        <w:t>Leadership</w:t>
      </w:r>
    </w:p>
    <w:p w14:paraId="1A2E1171" w14:textId="437CE5DB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235B49" w:rsidRPr="001A4386" w14:paraId="33A852CF" w14:textId="77777777" w:rsidTr="000C5FFA">
        <w:tc>
          <w:tcPr>
            <w:tcW w:w="1800" w:type="dxa"/>
          </w:tcPr>
          <w:p w14:paraId="6D8FEEC8" w14:textId="4588AED1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– present</w:t>
            </w:r>
          </w:p>
        </w:tc>
        <w:tc>
          <w:tcPr>
            <w:tcW w:w="8370" w:type="dxa"/>
          </w:tcPr>
          <w:p w14:paraId="45C863C5" w14:textId="597B839A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235B49" w:rsidRPr="001A4386" w14:paraId="58F9609C" w14:textId="77777777" w:rsidTr="000C5FFA">
        <w:tc>
          <w:tcPr>
            <w:tcW w:w="1800" w:type="dxa"/>
          </w:tcPr>
          <w:p w14:paraId="1C69AB8B" w14:textId="4E51D1F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– present</w:t>
            </w:r>
          </w:p>
        </w:tc>
        <w:tc>
          <w:tcPr>
            <w:tcW w:w="8370" w:type="dxa"/>
          </w:tcPr>
          <w:p w14:paraId="1CE6AFF7" w14:textId="33F1C25C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235B49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5CBA090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70219ECB" w14:textId="67F947ED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Department of Psychology Colloquium Series</w:t>
            </w:r>
          </w:p>
        </w:tc>
      </w:tr>
      <w:tr w:rsidR="00235B49" w:rsidRPr="001A4386" w14:paraId="61822F7E" w14:textId="77777777" w:rsidTr="000C5FFA">
        <w:tc>
          <w:tcPr>
            <w:tcW w:w="1800" w:type="dxa"/>
          </w:tcPr>
          <w:p w14:paraId="27B0C260" w14:textId="39B2AA16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</w:t>
            </w:r>
          </w:p>
        </w:tc>
        <w:tc>
          <w:tcPr>
            <w:tcW w:w="8370" w:type="dxa"/>
          </w:tcPr>
          <w:p w14:paraId="431D98F8" w14:textId="1633DFBE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235B49" w:rsidRPr="001A4386" w14:paraId="730C1D9B" w14:textId="77777777" w:rsidTr="000C5FFA">
        <w:tc>
          <w:tcPr>
            <w:tcW w:w="1800" w:type="dxa"/>
          </w:tcPr>
          <w:p w14:paraId="5A64E6F6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(Co-)Organizer of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Ziv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Kunda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 xml:space="preserve"> Memorial Lecture</w:t>
            </w:r>
          </w:p>
        </w:tc>
      </w:tr>
      <w:tr w:rsidR="00235B49" w:rsidRPr="001A4386" w14:paraId="26832C99" w14:textId="77777777" w:rsidTr="000C5FFA">
        <w:tc>
          <w:tcPr>
            <w:tcW w:w="1800" w:type="dxa"/>
          </w:tcPr>
          <w:p w14:paraId="32D8BEB7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235B49" w:rsidRPr="001A4386" w14:paraId="32B746A4" w14:textId="77777777" w:rsidTr="000C5FFA">
        <w:tc>
          <w:tcPr>
            <w:tcW w:w="1800" w:type="dxa"/>
          </w:tcPr>
          <w:p w14:paraId="1152C213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235B49" w:rsidRPr="003059C8" w:rsidRDefault="00235B49" w:rsidP="00235B49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5DB7293A" w14:textId="76D06575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6CBD884B" w14:textId="1AD635F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d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ab/>
              <w:t xml:space="preserve"> 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57CBD63F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Professional</w:t>
      </w:r>
    </w:p>
    <w:p w14:paraId="76033E1B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5" w:name="_Hlk61029988"/>
            <w:bookmarkStart w:id="36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656A42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37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3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</w:p>
        </w:tc>
      </w:tr>
      <w:bookmarkEnd w:id="35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36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27935735" w14:textId="77777777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31E96EA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38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38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09903705" w14:textId="1307222A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Editorial Services</w:t>
      </w:r>
    </w:p>
    <w:p w14:paraId="72BD7B16" w14:textId="5F1B3604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2C211E7E" w:rsidR="00621294" w:rsidRPr="003059C8" w:rsidRDefault="007564A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39" w:name="_Hlk47042709"/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– present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American Psychology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0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– 2020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1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1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3EDEF2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20                       Guest Editor at </w:t>
      </w:r>
      <w:bookmarkStart w:id="42" w:name="_Hlk47042805"/>
      <w:r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2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0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3" w:name="_Hlk47042836"/>
      <w:bookmarkEnd w:id="39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3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7F0098E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s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4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4FC1AA9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45091B32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present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44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4E77E571" w14:textId="4E7D2E5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68AA0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</w:p>
    <w:p w14:paraId="6486B77B" w14:textId="0C7BB26F" w:rsidR="00F525F5" w:rsidRPr="003059C8" w:rsidRDefault="00F525F5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</w:p>
    <w:p w14:paraId="5E03B90E" w14:textId="1825284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</w:p>
    <w:p w14:paraId="4FDF423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</w:p>
    <w:p w14:paraId="58D75C10" w14:textId="77777777" w:rsidR="005D5B82" w:rsidRPr="003059C8" w:rsidRDefault="005D5B82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Behavioral and Brain Sciences </w:t>
      </w:r>
    </w:p>
    <w:p w14:paraId="42FC7360" w14:textId="43DEE3D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</w:p>
    <w:p w14:paraId="69E30E9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</w:p>
    <w:p w14:paraId="46B3226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</w:p>
    <w:p w14:paraId="613B8CB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</w:p>
    <w:p w14:paraId="4491B3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</w:p>
    <w:p w14:paraId="24A2F4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</w:p>
    <w:p w14:paraId="1A8EAED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</w:p>
    <w:p w14:paraId="6ED6EB83" w14:textId="623D2DC0" w:rsidR="00621294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</w:p>
    <w:p w14:paraId="6010FC2F" w14:textId="6DA6F83E" w:rsidR="00F61056" w:rsidRPr="003059C8" w:rsidRDefault="00F61056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</w:p>
    <w:p w14:paraId="4615E64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</w:p>
    <w:p w14:paraId="512FAB4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</w:p>
    <w:p w14:paraId="2CCA7D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</w:p>
    <w:p w14:paraId="6F4A59A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</w:p>
    <w:p w14:paraId="125F210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lastRenderedPageBreak/>
        <w:t>Journal of Personality and Social Psychology</w:t>
      </w:r>
    </w:p>
    <w:p w14:paraId="6682179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</w:p>
    <w:p w14:paraId="27CF580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</w:p>
    <w:p w14:paraId="5871583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</w:p>
    <w:p w14:paraId="0F5214F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</w:p>
    <w:p w14:paraId="5AFC140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</w:p>
    <w:p w14:paraId="4963B071" w14:textId="7E7B9338" w:rsidR="000C5FFA" w:rsidRPr="003059C8" w:rsidRDefault="000C5FFA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IT Press</w:t>
      </w:r>
    </w:p>
    <w:p w14:paraId="13998D37" w14:textId="0E6EBD5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</w:p>
    <w:p w14:paraId="04CB38B2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</w:p>
    <w:p w14:paraId="034AC39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</w:p>
    <w:p w14:paraId="663EDAF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1462FE6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</w:p>
    <w:p w14:paraId="34C6FA5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</w:p>
    <w:p w14:paraId="507E4FD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18C9D774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</w:p>
    <w:p w14:paraId="125B49A5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</w:p>
    <w:p w14:paraId="532503E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</w:p>
    <w:p w14:paraId="4E1286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</w:p>
    <w:p w14:paraId="37BB426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</w:p>
    <w:p w14:paraId="25EF8EF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</w:p>
    <w:p w14:paraId="724B4A0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</w:p>
    <w:p w14:paraId="4D63DB4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</w:p>
    <w:p w14:paraId="0ADF88C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6AE0FC9" w:rsidR="006B470D" w:rsidRPr="00C352A4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6" w:name="_Hlk58969706"/>
            <w:bookmarkEnd w:id="4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7" w:name="_Hlk58969773"/>
            <w:bookmarkEnd w:id="4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COVID-19 Rapid Research 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8" w:name="_Hlk58969715"/>
            <w:bookmarkEnd w:id="4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9" w:name="_Hlk58969783"/>
            <w:bookmarkEnd w:id="4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0" w:name="_Hlk58969791"/>
            <w:bookmarkEnd w:id="4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1" w:name="_Hlk58969721"/>
            <w:bookmarkEnd w:id="5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bookmarkEnd w:id="5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spell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Mitacs</w:t>
            </w:r>
            <w:proofErr w:type="spell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Alexander von Humboldt Foundation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etherlands Organization for Scientific Research</w:t>
            </w:r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Polish National Science Foundation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proofErr w:type="gramStart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German-Israeli</w:t>
            </w:r>
            <w:proofErr w:type="gramEnd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Foundation for Scientific Research and Development</w:t>
            </w:r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Research Foundation – Flanders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30584DD1" w:rsidR="00D34764" w:rsidRPr="00C352A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52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7777777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-2021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26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52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27"/>
      <w:headerReference w:type="default" r:id="rId28"/>
      <w:footerReference w:type="even" r:id="rId29"/>
      <w:footerReference w:type="default" r:id="rId30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866B03" w14:textId="77777777" w:rsidR="00020397" w:rsidRDefault="00020397">
      <w:r>
        <w:separator/>
      </w:r>
    </w:p>
  </w:endnote>
  <w:endnote w:type="continuationSeparator" w:id="0">
    <w:p w14:paraId="5A690B8E" w14:textId="77777777" w:rsidR="00020397" w:rsidRDefault="0002039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NewRomanPSMT"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notTrueType/>
    <w:pitch w:val="default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04639A4" w14:textId="77777777" w:rsidR="00020397" w:rsidRDefault="00020397">
      <w:r>
        <w:separator/>
      </w:r>
    </w:p>
  </w:footnote>
  <w:footnote w:type="continuationSeparator" w:id="0">
    <w:p w14:paraId="0E4BBB7A" w14:textId="77777777" w:rsidR="00020397" w:rsidRDefault="0002039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EFAB734" w14:textId="3E3A6B00" w:rsidR="00EC22D2" w:rsidRPr="003059C8" w:rsidRDefault="00EC22D2" w:rsidP="001F2FAA">
    <w:pPr>
      <w:pStyle w:val="Header"/>
      <w:framePr w:wrap="around" w:vAnchor="text" w:hAnchor="margin" w:xAlign="right" w:y="1"/>
      <w:rPr>
        <w:rStyle w:val="PageNumber"/>
        <w:rFonts w:ascii="Spectral" w:hAnsi="Spectral"/>
        <w:sz w:val="22"/>
        <w:szCs w:val="22"/>
      </w:rPr>
    </w:pPr>
    <w:r w:rsidRPr="003059C8">
      <w:rPr>
        <w:rStyle w:val="PageNumber"/>
        <w:rFonts w:ascii="Spectral" w:hAnsi="Spectral"/>
        <w:sz w:val="22"/>
        <w:szCs w:val="22"/>
      </w:rPr>
      <w:fldChar w:fldCharType="begin"/>
    </w:r>
    <w:r w:rsidRPr="003059C8">
      <w:rPr>
        <w:rStyle w:val="PageNumber"/>
        <w:rFonts w:ascii="Spectral" w:hAnsi="Spectral"/>
        <w:sz w:val="22"/>
        <w:szCs w:val="22"/>
      </w:rPr>
      <w:instrText xml:space="preserve">PAGE  </w:instrText>
    </w:r>
    <w:r w:rsidRPr="003059C8">
      <w:rPr>
        <w:rStyle w:val="PageNumber"/>
        <w:rFonts w:ascii="Spectral" w:hAnsi="Spectral"/>
        <w:sz w:val="22"/>
        <w:szCs w:val="22"/>
      </w:rPr>
      <w:fldChar w:fldCharType="separate"/>
    </w:r>
    <w:r w:rsidRPr="003059C8">
      <w:rPr>
        <w:rStyle w:val="PageNumber"/>
        <w:rFonts w:ascii="Spectral" w:hAnsi="Spectral"/>
        <w:noProof/>
        <w:sz w:val="22"/>
        <w:szCs w:val="22"/>
      </w:rPr>
      <w:t>4</w:t>
    </w:r>
    <w:r w:rsidRPr="003059C8">
      <w:rPr>
        <w:rStyle w:val="PageNumber"/>
        <w:rFonts w:ascii="Spectral" w:hAnsi="Spectral"/>
        <w:sz w:val="22"/>
        <w:szCs w:val="22"/>
      </w:rPr>
      <w:fldChar w:fldCharType="end"/>
    </w:r>
  </w:p>
  <w:p w14:paraId="16BFC527" w14:textId="328688C2" w:rsidR="00EC22D2" w:rsidRPr="003059C8" w:rsidRDefault="00EC22D2" w:rsidP="004D68FE">
    <w:pPr>
      <w:pStyle w:val="Header"/>
      <w:ind w:right="360"/>
      <w:jc w:val="right"/>
      <w:rPr>
        <w:rFonts w:ascii="Spectral" w:hAnsi="Spectral"/>
        <w:smallCaps/>
        <w:sz w:val="22"/>
        <w:szCs w:val="22"/>
        <w:lang w:val="en-US"/>
      </w:rPr>
    </w:pPr>
    <w:r w:rsidRPr="003059C8">
      <w:rPr>
        <w:rFonts w:ascii="Spectral" w:hAnsi="Spectral"/>
        <w:sz w:val="22"/>
        <w:szCs w:val="22"/>
        <w:lang w:val="en-US"/>
      </w:rPr>
      <w:t>Grossmann</w:t>
    </w:r>
    <w:r w:rsidRPr="003059C8">
      <w:rPr>
        <w:rFonts w:ascii="Spectral" w:hAnsi="Spectral"/>
        <w:smallCaps/>
        <w:sz w:val="22"/>
        <w:szCs w:val="22"/>
        <w:lang w:val="en-US"/>
      </w:rPr>
      <w:t xml:space="preserve"> CV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>
    <w:abstractNumId w:val="4"/>
  </w:num>
  <w:num w:numId="2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>
    <w:abstractNumId w:val="16"/>
  </w:num>
  <w:num w:numId="6">
    <w:abstractNumId w:val="1"/>
  </w:num>
  <w:num w:numId="7">
    <w:abstractNumId w:val="9"/>
  </w:num>
  <w:num w:numId="8">
    <w:abstractNumId w:val="17"/>
  </w:num>
  <w:num w:numId="9">
    <w:abstractNumId w:val="8"/>
  </w:num>
  <w:num w:numId="10">
    <w:abstractNumId w:val="15"/>
  </w:num>
  <w:num w:numId="11">
    <w:abstractNumId w:val="12"/>
  </w:num>
  <w:num w:numId="12">
    <w:abstractNumId w:val="6"/>
  </w:num>
  <w:num w:numId="13">
    <w:abstractNumId w:val="22"/>
  </w:num>
  <w:num w:numId="14">
    <w:abstractNumId w:val="2"/>
  </w:num>
  <w:num w:numId="15">
    <w:abstractNumId w:val="24"/>
  </w:num>
  <w:num w:numId="16">
    <w:abstractNumId w:val="29"/>
  </w:num>
  <w:num w:numId="17">
    <w:abstractNumId w:val="27"/>
  </w:num>
  <w:num w:numId="18">
    <w:abstractNumId w:val="3"/>
  </w:num>
  <w:num w:numId="19">
    <w:abstractNumId w:val="31"/>
  </w:num>
  <w:num w:numId="20">
    <w:abstractNumId w:val="37"/>
  </w:num>
  <w:num w:numId="21">
    <w:abstractNumId w:val="13"/>
  </w:num>
  <w:num w:numId="22">
    <w:abstractNumId w:val="19"/>
  </w:num>
  <w:num w:numId="23">
    <w:abstractNumId w:val="33"/>
  </w:num>
  <w:num w:numId="24">
    <w:abstractNumId w:val="32"/>
  </w:num>
  <w:num w:numId="25">
    <w:abstractNumId w:val="5"/>
  </w:num>
  <w:num w:numId="26">
    <w:abstractNumId w:val="38"/>
  </w:num>
  <w:num w:numId="27">
    <w:abstractNumId w:val="11"/>
  </w:num>
  <w:num w:numId="28">
    <w:abstractNumId w:val="34"/>
  </w:num>
  <w:num w:numId="29">
    <w:abstractNumId w:val="30"/>
  </w:num>
  <w:num w:numId="30">
    <w:abstractNumId w:val="14"/>
  </w:num>
  <w:num w:numId="31">
    <w:abstractNumId w:val="35"/>
  </w:num>
  <w:num w:numId="32">
    <w:abstractNumId w:val="21"/>
  </w:num>
  <w:num w:numId="33">
    <w:abstractNumId w:val="23"/>
  </w:num>
  <w:num w:numId="34">
    <w:abstractNumId w:val="0"/>
  </w:num>
  <w:num w:numId="35">
    <w:abstractNumId w:val="25"/>
  </w:num>
  <w:num w:numId="36">
    <w:abstractNumId w:val="39"/>
  </w:num>
  <w:num w:numId="37">
    <w:abstractNumId w:val="28"/>
  </w:num>
  <w:num w:numId="38">
    <w:abstractNumId w:val="10"/>
  </w:num>
  <w:num w:numId="39">
    <w:abstractNumId w:val="7"/>
  </w:num>
  <w:num w:numId="40">
    <w:abstractNumId w:val="26"/>
  </w:num>
  <w:num w:numId="41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452C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FB9"/>
    <w:rsid w:val="001243C3"/>
    <w:rsid w:val="00125BC0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73D0"/>
    <w:rsid w:val="001478CD"/>
    <w:rsid w:val="0015005C"/>
    <w:rsid w:val="00151053"/>
    <w:rsid w:val="00151F34"/>
    <w:rsid w:val="00154DDA"/>
    <w:rsid w:val="001567EC"/>
    <w:rsid w:val="00160EE0"/>
    <w:rsid w:val="00161BF8"/>
    <w:rsid w:val="00164C65"/>
    <w:rsid w:val="00170226"/>
    <w:rsid w:val="00170437"/>
    <w:rsid w:val="001709CC"/>
    <w:rsid w:val="00170BBC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D05B3"/>
    <w:rsid w:val="001D22B5"/>
    <w:rsid w:val="001D24A4"/>
    <w:rsid w:val="001D3112"/>
    <w:rsid w:val="001D34F7"/>
    <w:rsid w:val="001D65A5"/>
    <w:rsid w:val="001E0166"/>
    <w:rsid w:val="001E1CF6"/>
    <w:rsid w:val="001E45AF"/>
    <w:rsid w:val="001E4687"/>
    <w:rsid w:val="001E4B02"/>
    <w:rsid w:val="001E56BE"/>
    <w:rsid w:val="001E5E7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9D7"/>
    <w:rsid w:val="00201ACA"/>
    <w:rsid w:val="00203AC4"/>
    <w:rsid w:val="00204CEC"/>
    <w:rsid w:val="00205A46"/>
    <w:rsid w:val="00214194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75B2"/>
    <w:rsid w:val="00232A0B"/>
    <w:rsid w:val="002335EA"/>
    <w:rsid w:val="00235B49"/>
    <w:rsid w:val="00241857"/>
    <w:rsid w:val="00242916"/>
    <w:rsid w:val="00244AFA"/>
    <w:rsid w:val="002451D9"/>
    <w:rsid w:val="002454C6"/>
    <w:rsid w:val="00246408"/>
    <w:rsid w:val="002467AD"/>
    <w:rsid w:val="00250A5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678B"/>
    <w:rsid w:val="00310EE2"/>
    <w:rsid w:val="00311251"/>
    <w:rsid w:val="00311385"/>
    <w:rsid w:val="0031146B"/>
    <w:rsid w:val="003118AC"/>
    <w:rsid w:val="00311A19"/>
    <w:rsid w:val="00313D70"/>
    <w:rsid w:val="00315046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A78"/>
    <w:rsid w:val="00364B5D"/>
    <w:rsid w:val="00367D71"/>
    <w:rsid w:val="00367E7E"/>
    <w:rsid w:val="00371611"/>
    <w:rsid w:val="0037671C"/>
    <w:rsid w:val="00376953"/>
    <w:rsid w:val="00381A33"/>
    <w:rsid w:val="00382740"/>
    <w:rsid w:val="00387321"/>
    <w:rsid w:val="0039055E"/>
    <w:rsid w:val="00390625"/>
    <w:rsid w:val="00390DF8"/>
    <w:rsid w:val="00390E33"/>
    <w:rsid w:val="00392A14"/>
    <w:rsid w:val="00393751"/>
    <w:rsid w:val="003939B0"/>
    <w:rsid w:val="00395B57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1154"/>
    <w:rsid w:val="003C3E12"/>
    <w:rsid w:val="003C443B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5086"/>
    <w:rsid w:val="00496706"/>
    <w:rsid w:val="004A02DE"/>
    <w:rsid w:val="004A0AF6"/>
    <w:rsid w:val="004A24C9"/>
    <w:rsid w:val="004A2BA6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6ED3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F42"/>
    <w:rsid w:val="00661E32"/>
    <w:rsid w:val="006637D4"/>
    <w:rsid w:val="00663D95"/>
    <w:rsid w:val="006645EC"/>
    <w:rsid w:val="00667518"/>
    <w:rsid w:val="006678A5"/>
    <w:rsid w:val="0067084E"/>
    <w:rsid w:val="0067192E"/>
    <w:rsid w:val="006731F9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539E"/>
    <w:rsid w:val="006958C3"/>
    <w:rsid w:val="00696A9D"/>
    <w:rsid w:val="00696E69"/>
    <w:rsid w:val="006973E4"/>
    <w:rsid w:val="006A0A7A"/>
    <w:rsid w:val="006A103F"/>
    <w:rsid w:val="006A25A5"/>
    <w:rsid w:val="006A2A9D"/>
    <w:rsid w:val="006A2AF4"/>
    <w:rsid w:val="006A337C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5F68"/>
    <w:rsid w:val="00716C51"/>
    <w:rsid w:val="00716E68"/>
    <w:rsid w:val="00720A0A"/>
    <w:rsid w:val="00720D17"/>
    <w:rsid w:val="007215CA"/>
    <w:rsid w:val="00723A61"/>
    <w:rsid w:val="00726809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40D7F"/>
    <w:rsid w:val="00742596"/>
    <w:rsid w:val="00742F79"/>
    <w:rsid w:val="00743616"/>
    <w:rsid w:val="00743FC8"/>
    <w:rsid w:val="0074427D"/>
    <w:rsid w:val="00747542"/>
    <w:rsid w:val="007528EC"/>
    <w:rsid w:val="007530B3"/>
    <w:rsid w:val="007534ED"/>
    <w:rsid w:val="007550C9"/>
    <w:rsid w:val="00755287"/>
    <w:rsid w:val="007564A0"/>
    <w:rsid w:val="00756FFF"/>
    <w:rsid w:val="00757979"/>
    <w:rsid w:val="007579FC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24D8"/>
    <w:rsid w:val="00782A39"/>
    <w:rsid w:val="00785B6B"/>
    <w:rsid w:val="00790F1C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FD3"/>
    <w:rsid w:val="007A4BFF"/>
    <w:rsid w:val="007A62AE"/>
    <w:rsid w:val="007A7FE5"/>
    <w:rsid w:val="007B0222"/>
    <w:rsid w:val="007B4430"/>
    <w:rsid w:val="007B4573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739"/>
    <w:rsid w:val="007E7E99"/>
    <w:rsid w:val="007F03A9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61BC"/>
    <w:rsid w:val="00816B0E"/>
    <w:rsid w:val="0081748C"/>
    <w:rsid w:val="00817AE3"/>
    <w:rsid w:val="00820D9C"/>
    <w:rsid w:val="00821205"/>
    <w:rsid w:val="00824469"/>
    <w:rsid w:val="00825180"/>
    <w:rsid w:val="008265D3"/>
    <w:rsid w:val="00826D73"/>
    <w:rsid w:val="00827AE6"/>
    <w:rsid w:val="00827DA8"/>
    <w:rsid w:val="00827EC9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4BA5"/>
    <w:rsid w:val="008651F8"/>
    <w:rsid w:val="00865325"/>
    <w:rsid w:val="0086722E"/>
    <w:rsid w:val="00870BF5"/>
    <w:rsid w:val="00872BB3"/>
    <w:rsid w:val="00873AF6"/>
    <w:rsid w:val="008757A3"/>
    <w:rsid w:val="00875D2E"/>
    <w:rsid w:val="00881841"/>
    <w:rsid w:val="008823D1"/>
    <w:rsid w:val="00884FB2"/>
    <w:rsid w:val="00885287"/>
    <w:rsid w:val="008862A6"/>
    <w:rsid w:val="00896553"/>
    <w:rsid w:val="00896F1F"/>
    <w:rsid w:val="00897AE9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61CEC"/>
    <w:rsid w:val="00962B85"/>
    <w:rsid w:val="0096521F"/>
    <w:rsid w:val="009659DB"/>
    <w:rsid w:val="00965EC0"/>
    <w:rsid w:val="00970061"/>
    <w:rsid w:val="00970410"/>
    <w:rsid w:val="00970BBC"/>
    <w:rsid w:val="0097443C"/>
    <w:rsid w:val="00975142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369"/>
    <w:rsid w:val="009B4CB7"/>
    <w:rsid w:val="009B76BF"/>
    <w:rsid w:val="009B7E68"/>
    <w:rsid w:val="009C076E"/>
    <w:rsid w:val="009C0B21"/>
    <w:rsid w:val="009C4380"/>
    <w:rsid w:val="009C4A05"/>
    <w:rsid w:val="009C4B38"/>
    <w:rsid w:val="009C585A"/>
    <w:rsid w:val="009C7ED5"/>
    <w:rsid w:val="009D01A8"/>
    <w:rsid w:val="009D182C"/>
    <w:rsid w:val="009D1D2E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FAE"/>
    <w:rsid w:val="00A41629"/>
    <w:rsid w:val="00A429E3"/>
    <w:rsid w:val="00A43668"/>
    <w:rsid w:val="00A436CD"/>
    <w:rsid w:val="00A45DD4"/>
    <w:rsid w:val="00A46818"/>
    <w:rsid w:val="00A51885"/>
    <w:rsid w:val="00A51AB0"/>
    <w:rsid w:val="00A51BDB"/>
    <w:rsid w:val="00A53A01"/>
    <w:rsid w:val="00A56BB7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2D1F"/>
    <w:rsid w:val="00AC2FA6"/>
    <w:rsid w:val="00AC3DDA"/>
    <w:rsid w:val="00AC403D"/>
    <w:rsid w:val="00AC49E6"/>
    <w:rsid w:val="00AC50C9"/>
    <w:rsid w:val="00AC58BD"/>
    <w:rsid w:val="00AD0144"/>
    <w:rsid w:val="00AD1309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5A37"/>
    <w:rsid w:val="00AE6F57"/>
    <w:rsid w:val="00AE7BA8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1039"/>
    <w:rsid w:val="00B12735"/>
    <w:rsid w:val="00B12DB7"/>
    <w:rsid w:val="00B13A82"/>
    <w:rsid w:val="00B17FB0"/>
    <w:rsid w:val="00B2161B"/>
    <w:rsid w:val="00B22969"/>
    <w:rsid w:val="00B2551E"/>
    <w:rsid w:val="00B25A9A"/>
    <w:rsid w:val="00B3056E"/>
    <w:rsid w:val="00B31470"/>
    <w:rsid w:val="00B3202B"/>
    <w:rsid w:val="00B34414"/>
    <w:rsid w:val="00B3549A"/>
    <w:rsid w:val="00B35767"/>
    <w:rsid w:val="00B417EA"/>
    <w:rsid w:val="00B42A6F"/>
    <w:rsid w:val="00B42E69"/>
    <w:rsid w:val="00B430B2"/>
    <w:rsid w:val="00B4372F"/>
    <w:rsid w:val="00B43C02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686E"/>
    <w:rsid w:val="00B56F0A"/>
    <w:rsid w:val="00B6042B"/>
    <w:rsid w:val="00B607F3"/>
    <w:rsid w:val="00B61B7D"/>
    <w:rsid w:val="00B62167"/>
    <w:rsid w:val="00B62B61"/>
    <w:rsid w:val="00B63C81"/>
    <w:rsid w:val="00B655CA"/>
    <w:rsid w:val="00B65E00"/>
    <w:rsid w:val="00B661DB"/>
    <w:rsid w:val="00B66B9D"/>
    <w:rsid w:val="00B66C26"/>
    <w:rsid w:val="00B676D9"/>
    <w:rsid w:val="00B71223"/>
    <w:rsid w:val="00B71986"/>
    <w:rsid w:val="00B72B85"/>
    <w:rsid w:val="00B76114"/>
    <w:rsid w:val="00B7750B"/>
    <w:rsid w:val="00B80C4F"/>
    <w:rsid w:val="00B80EA0"/>
    <w:rsid w:val="00B84FC8"/>
    <w:rsid w:val="00B85A41"/>
    <w:rsid w:val="00B8756C"/>
    <w:rsid w:val="00B917C5"/>
    <w:rsid w:val="00B922A1"/>
    <w:rsid w:val="00B940B8"/>
    <w:rsid w:val="00B94444"/>
    <w:rsid w:val="00B96760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27F9"/>
    <w:rsid w:val="00C22924"/>
    <w:rsid w:val="00C22E77"/>
    <w:rsid w:val="00C26D23"/>
    <w:rsid w:val="00C26EFF"/>
    <w:rsid w:val="00C275F6"/>
    <w:rsid w:val="00C27FDF"/>
    <w:rsid w:val="00C305A2"/>
    <w:rsid w:val="00C32B26"/>
    <w:rsid w:val="00C3475E"/>
    <w:rsid w:val="00C352A4"/>
    <w:rsid w:val="00C36916"/>
    <w:rsid w:val="00C439D0"/>
    <w:rsid w:val="00C45511"/>
    <w:rsid w:val="00C5079E"/>
    <w:rsid w:val="00C51165"/>
    <w:rsid w:val="00C515F6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1CA0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ABE"/>
    <w:rsid w:val="00CC373A"/>
    <w:rsid w:val="00CC459F"/>
    <w:rsid w:val="00CC51F7"/>
    <w:rsid w:val="00CC68C6"/>
    <w:rsid w:val="00CC6E0E"/>
    <w:rsid w:val="00CC7A46"/>
    <w:rsid w:val="00CD30CF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30C0"/>
    <w:rsid w:val="00D33D14"/>
    <w:rsid w:val="00D34764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F1F"/>
    <w:rsid w:val="00DE1261"/>
    <w:rsid w:val="00DE1C52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114D1"/>
    <w:rsid w:val="00E1154D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30B1"/>
    <w:rsid w:val="00E7390F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4BB0"/>
    <w:rsid w:val="00EC54E8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562C"/>
    <w:rsid w:val="00EE593E"/>
    <w:rsid w:val="00EE6FF1"/>
    <w:rsid w:val="00EF06FF"/>
    <w:rsid w:val="00EF0F67"/>
    <w:rsid w:val="00EF2CB8"/>
    <w:rsid w:val="00EF2DFA"/>
    <w:rsid w:val="00EF37FF"/>
    <w:rsid w:val="00EF3ED9"/>
    <w:rsid w:val="00EF4B5C"/>
    <w:rsid w:val="00EF6B51"/>
    <w:rsid w:val="00EF6D48"/>
    <w:rsid w:val="00EF7C8C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20E7E"/>
    <w:rsid w:val="00F21A99"/>
    <w:rsid w:val="00F22A79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C52"/>
    <w:rsid w:val="00F57618"/>
    <w:rsid w:val="00F61056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44FB"/>
    <w:rsid w:val="00F86036"/>
    <w:rsid w:val="00F90737"/>
    <w:rsid w:val="00F90955"/>
    <w:rsid w:val="00F9242C"/>
    <w:rsid w:val="00F93E8D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A79"/>
    <w:rsid w:val="00FB2A5D"/>
    <w:rsid w:val="00FB507C"/>
    <w:rsid w:val="00FB5FD7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4B41"/>
    <w:rsid w:val="00FF0E25"/>
    <w:rsid w:val="00FF1C85"/>
    <w:rsid w:val="00FF204C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80104A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www.mdpi.com/journal/societies" TargetMode="External"/><Relationship Id="rId18" Type="http://schemas.openxmlformats.org/officeDocument/2006/relationships/hyperlink" Target="file:///C:\Users\igrossma\Documents\OLD\PROF%20DEV\onwisdompodcast.com" TargetMode="External"/><Relationship Id="rId26" Type="http://schemas.openxmlformats.org/officeDocument/2006/relationships/hyperlink" Target="https://www.geographyofphilosophy.com/" TargetMode="External"/><Relationship Id="rId3" Type="http://schemas.openxmlformats.org/officeDocument/2006/relationships/customXml" Target="../customXml/item3.xml"/><Relationship Id="rId21" Type="http://schemas.openxmlformats.org/officeDocument/2006/relationships/hyperlink" Target="http://pathwaystocharacter.org/a-pathway-to-wisdom-in-the-face-of-adversity-type-of-self-reflection-matters/" TargetMode="External"/><Relationship Id="rId7" Type="http://schemas.openxmlformats.org/officeDocument/2006/relationships/settings" Target="settings.xml"/><Relationship Id="rId12" Type="http://schemas.openxmlformats.org/officeDocument/2006/relationships/hyperlink" Target="http://www.awwwards.com/sites/world-after-covid" TargetMode="External"/><Relationship Id="rId17" Type="http://schemas.openxmlformats.org/officeDocument/2006/relationships/hyperlink" Target="http://dx.doi.org/10.4135/9781412956253.n214" TargetMode="External"/><Relationship Id="rId25" Type="http://schemas.openxmlformats.org/officeDocument/2006/relationships/hyperlink" Target="https://www.hanoiphilosophyforum.org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sites.trinity.edu/osl/data-sets-and-activities/one-way-anova-activities" TargetMode="External"/><Relationship Id="rId20" Type="http://schemas.openxmlformats.org/officeDocument/2006/relationships/hyperlink" Target="https://blogs.scientificamerican.com/observations/when-reasonable-trumps-rational/" TargetMode="External"/><Relationship Id="rId29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cancovid.ca/" TargetMode="External"/><Relationship Id="rId32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www.imprs-life.mpg.de/en/life-program/outstanding-alumni-award" TargetMode="External"/><Relationship Id="rId23" Type="http://schemas.openxmlformats.org/officeDocument/2006/relationships/hyperlink" Target="http://spsp.org/news-center/blog/future-prediction-culture" TargetMode="External"/><Relationship Id="rId28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://www.WorldafterCovid.info" TargetMode="External"/><Relationship Id="rId31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n.wikipedia.org/wiki/USERN_Prize" TargetMode="External"/><Relationship Id="rId22" Type="http://schemas.openxmlformats.org/officeDocument/2006/relationships/hyperlink" Target="http://blogs.cardiff.ac.uk/openfordebate/2018/01/01/how-to-find-wisdom-in-a-divided-society/" TargetMode="External"/><Relationship Id="rId27" Type="http://schemas.openxmlformats.org/officeDocument/2006/relationships/header" Target="header1.xml"/><Relationship Id="rId3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5</TotalTime>
  <Pages>35</Pages>
  <Words>13839</Words>
  <Characters>78884</Characters>
  <Application>Microsoft Office Word</Application>
  <DocSecurity>0</DocSecurity>
  <Lines>657</Lines>
  <Paragraphs>18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2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28</cp:revision>
  <cp:lastPrinted>2021-05-26T01:55:00Z</cp:lastPrinted>
  <dcterms:created xsi:type="dcterms:W3CDTF">2021-03-19T00:08:00Z</dcterms:created>
  <dcterms:modified xsi:type="dcterms:W3CDTF">2021-06-08T22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